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8D0A57A" w14:textId="3975F898" w:rsidR="00EB0BFE" w:rsidRDefault="00F62FA9" w:rsidP="00652117">
      <w:pPr>
        <w:jc w:val="center"/>
      </w:pPr>
      <w:r>
        <w:rPr>
          <w:noProof/>
        </w:rPr>
        <w:drawing>
          <wp:inline distT="0" distB="0" distL="0" distR="0" wp14:anchorId="6DD1F09D" wp14:editId="3A5C0912">
            <wp:extent cx="4495800" cy="4495800"/>
            <wp:effectExtent l="0" t="0" r="0" b="0"/>
            <wp:docPr id="1337833475" name="Grafik 1" descr="Statistik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33475" name="Grafik 1337833475" descr="Statistiken mit einfarbiger Füllun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495800" cy="4495800"/>
                    </a:xfrm>
                    <a:prstGeom prst="rect">
                      <a:avLst/>
                    </a:prstGeom>
                  </pic:spPr>
                </pic:pic>
              </a:graphicData>
            </a:graphic>
          </wp:inline>
        </w:drawing>
      </w:r>
    </w:p>
    <w:p w14:paraId="3946555C" w14:textId="7D63286C" w:rsidR="00652117" w:rsidRDefault="00652117" w:rsidP="00652117">
      <w:pPr>
        <w:jc w:val="center"/>
        <w:rPr>
          <w:sz w:val="40"/>
          <w:szCs w:val="40"/>
        </w:rPr>
      </w:pPr>
      <w:r w:rsidRPr="00652117">
        <w:rPr>
          <w:sz w:val="40"/>
          <w:szCs w:val="40"/>
        </w:rPr>
        <w:t>Tobias Buess</w:t>
      </w:r>
    </w:p>
    <w:p w14:paraId="22BB8F52" w14:textId="0C9CF841" w:rsidR="00857BBF" w:rsidRPr="0030108A" w:rsidRDefault="00652117" w:rsidP="0030108A">
      <w:pPr>
        <w:jc w:val="center"/>
        <w:rPr>
          <w:sz w:val="40"/>
          <w:szCs w:val="40"/>
        </w:rPr>
      </w:pPr>
      <w:r>
        <w:rPr>
          <w:sz w:val="40"/>
          <w:szCs w:val="40"/>
        </w:rPr>
        <w:t>Semester</w:t>
      </w:r>
      <w:r w:rsidR="001B379C">
        <w:rPr>
          <w:sz w:val="40"/>
          <w:szCs w:val="40"/>
        </w:rPr>
        <w:t xml:space="preserve"> </w:t>
      </w:r>
      <w:r>
        <w:rPr>
          <w:sz w:val="40"/>
          <w:szCs w:val="40"/>
        </w:rPr>
        <w:t>5</w:t>
      </w:r>
      <w:r w:rsidR="00857BBF">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Um die unterschiedlichen Diagrammtypen zu illustrieren, wird das «</w:t>
      </w:r>
      <w:proofErr w:type="spellStart"/>
      <w:r w:rsidRPr="00EF083E">
        <w:t>taxi</w:t>
      </w:r>
      <w:proofErr w:type="spellEnd"/>
      <w:r w:rsidRPr="00EF083E">
        <w:t xml:space="preserve">» Dataset aus </w:t>
      </w:r>
      <w:r w:rsidR="00F61E3C">
        <w:t xml:space="preserve">der Python Library </w:t>
      </w:r>
      <w:r w:rsidR="005B2918">
        <w:t>«</w:t>
      </w:r>
      <w:proofErr w:type="spellStart"/>
      <w:r w:rsidR="005B2918">
        <w:t>Seaborn</w:t>
      </w:r>
      <w:proofErr w:type="spellEnd"/>
      <w:r w:rsidR="005B2918">
        <w:t>»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C8E9449"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235D6878">
            <wp:simplePos x="0" y="0"/>
            <wp:positionH relativeFrom="margin">
              <wp:posOffset>-160655</wp:posOffset>
            </wp:positionH>
            <wp:positionV relativeFrom="paragraph">
              <wp:posOffset>262255</wp:posOffset>
            </wp:positionV>
            <wp:extent cx="2759075" cy="2188845"/>
            <wp:effectExtent l="0" t="0" r="3175" b="1905"/>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2759075" cy="218884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4866F8E8" w14:textId="15AD53E6" w:rsidR="00EB5754" w:rsidRDefault="00EB5754" w:rsidP="00B364C0">
      <w:r>
        <w:t xml:space="preserve">Scatterplots </w:t>
      </w:r>
      <w:r w:rsidR="001067B5">
        <w:t xml:space="preserve">eignen sich </w:t>
      </w:r>
      <w:r w:rsidR="00743604">
        <w:t>gut</w:t>
      </w:r>
      <w:r w:rsidR="001067B5">
        <w:t xml:space="preserve"> um Beziehungen zwischen zwei kontinuierlichen Attributen herzustelle</w:t>
      </w:r>
      <w:r w:rsidR="00AB4BFF">
        <w:t>n, da die Daten</w:t>
      </w:r>
      <w:r w:rsidR="00EA46C9">
        <w:t xml:space="preserve"> so als Punkte dargestellt werden können </w:t>
      </w:r>
      <w:r w:rsidR="00EA46C9">
        <w:fldChar w:fldCharType="begin"/>
      </w:r>
      <w:r w:rsidR="00EA46C9">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EA46C9">
        <w:fldChar w:fldCharType="separate"/>
      </w:r>
      <w:r w:rsidR="00EA46C9" w:rsidRPr="00991EDF">
        <w:rPr>
          <w:rFonts w:ascii="Calibri" w:hAnsi="Calibri" w:cs="Calibri"/>
        </w:rPr>
        <w:t>[1]</w:t>
      </w:r>
      <w:r w:rsidR="00EA46C9">
        <w:fldChar w:fldCharType="end"/>
      </w:r>
      <w:r w:rsidR="00EA46C9">
        <w:t xml:space="preserve">. </w:t>
      </w:r>
    </w:p>
    <w:p w14:paraId="7DC004DE" w14:textId="12C38975" w:rsidR="00B364C0" w:rsidRDefault="006D3442" w:rsidP="00B364C0">
      <w:r>
        <w:rPr>
          <w:noProof/>
        </w:rPr>
        <mc:AlternateContent>
          <mc:Choice Requires="wps">
            <w:drawing>
              <wp:anchor distT="0" distB="0" distL="114300" distR="114300" simplePos="0" relativeHeight="251683840" behindDoc="0" locked="0" layoutInCell="1" allowOverlap="1" wp14:anchorId="0744680C" wp14:editId="359C442F">
                <wp:simplePos x="0" y="0"/>
                <wp:positionH relativeFrom="column">
                  <wp:posOffset>165100</wp:posOffset>
                </wp:positionH>
                <wp:positionV relativeFrom="paragraph">
                  <wp:posOffset>1377315</wp:posOffset>
                </wp:positionV>
                <wp:extent cx="2432685" cy="635"/>
                <wp:effectExtent l="0" t="0" r="5715" b="0"/>
                <wp:wrapSquare wrapText="bothSides"/>
                <wp:docPr id="441917583" name="Textfeld 1"/>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6C69ED2" w14:textId="7FA75CB2" w:rsidR="006D3442" w:rsidRDefault="006D3442" w:rsidP="006D3442">
                            <w:pPr>
                              <w:pStyle w:val="Beschriftung"/>
                              <w:rPr>
                                <w:noProof/>
                              </w:rPr>
                            </w:pPr>
                            <w:r>
                              <w:t xml:space="preserve">Abbildung </w:t>
                            </w:r>
                            <w:fldSimple w:instr=" SEQ Abbildung \* ARABIC ">
                              <w:r w:rsidR="0001718C">
                                <w:rPr>
                                  <w:noProof/>
                                </w:rPr>
                                <w:t>1</w:t>
                              </w:r>
                            </w:fldSimple>
                            <w:r>
                              <w:t xml:space="preserve">: Strecke </w:t>
                            </w:r>
                            <w:proofErr w:type="spellStart"/>
                            <w:r>
                              <w:t>vs</w:t>
                            </w:r>
                            <w:proofErr w:type="spellEnd"/>
                            <w:r>
                              <w:t xml:space="preserve"> Fahrpre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744680C" id="_x0000_t202" coordsize="21600,21600" o:spt="202" path="m,l,21600r21600,l21600,xe">
                <v:stroke joinstyle="miter"/>
                <v:path gradientshapeok="t" o:connecttype="rect"/>
              </v:shapetype>
              <v:shape id="Textfeld 1" o:spid="_x0000_s1026" type="#_x0000_t202" style="position:absolute;margin-left:13pt;margin-top:108.45pt;width:191.5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" stroked="f">
                <v:textbox style="mso-fit-shape-to-text:t" inset="0,0,0,0">
                  <w:txbxContent>
                    <w:p w14:paraId="26C69ED2" w14:textId="7FA75CB2" w:rsidR="006D3442" w:rsidRDefault="006D3442" w:rsidP="006D3442">
                      <w:pPr>
                        <w:pStyle w:val="Beschriftung"/>
                        <w:rPr>
                          <w:noProof/>
                        </w:rPr>
                      </w:pPr>
                      <w:r>
                        <w:t xml:space="preserve">Abbildung </w:t>
                      </w:r>
                      <w:fldSimple w:instr=" SEQ Abbildung \* ARABIC ">
                        <w:r w:rsidR="0001718C">
                          <w:rPr>
                            <w:noProof/>
                          </w:rPr>
                          <w:t>1</w:t>
                        </w:r>
                      </w:fldSimple>
                      <w:r>
                        <w:t xml:space="preserve">: Strecke </w:t>
                      </w:r>
                      <w:proofErr w:type="spellStart"/>
                      <w:r>
                        <w:t>vs</w:t>
                      </w:r>
                      <w:proofErr w:type="spellEnd"/>
                      <w:r>
                        <w:t xml:space="preserve"> Fahrpreis</w:t>
                      </w:r>
                    </w:p>
                  </w:txbxContent>
                </v:textbox>
                <w10:wrap type="square"/>
              </v:shape>
            </w:pict>
          </mc:Fallback>
        </mc:AlternateContent>
      </w:r>
      <w:r w:rsidR="00EA46C9">
        <w:t xml:space="preserve">Im linken Plot habe ich versucht die Beziehung </w:t>
      </w:r>
      <w:r w:rsidR="00CC7603">
        <w:t>zwischen</w:t>
      </w:r>
      <w:r w:rsidR="00EA46C9">
        <w:t xml:space="preserve"> Strecke und Fahrpreis darzustellen.</w:t>
      </w:r>
      <w:r w:rsidR="0049514F">
        <w:t xml:space="preserve"> </w:t>
      </w:r>
      <w:r w:rsidR="00DE7BDA">
        <w:t xml:space="preserve">In diesem Fall </w:t>
      </w:r>
      <w:r w:rsidR="00AD71BA">
        <w:t>ist ein Scatterplot gut geeignet diese Beziehung darzustellen, da beide Attribute kontinuierlich sind</w:t>
      </w:r>
      <w:r w:rsidR="00E77228">
        <w:t>.</w:t>
      </w:r>
      <w:r w:rsidR="00E77228">
        <w:br/>
      </w:r>
      <w:r w:rsidR="00C03ADD">
        <w:br/>
      </w:r>
      <w:r w:rsidR="00640649">
        <w:t xml:space="preserve">Um Regionen, wo viele Punkte aufeinanderliegend sind, </w:t>
      </w:r>
      <w:r w:rsidR="003C4588">
        <w:t>sichtbar zu machen, wurde die Transparenz der Punkte erhöht.</w:t>
      </w:r>
    </w:p>
    <w:p w14:paraId="18A42316" w14:textId="79F9CDC7" w:rsidR="004D5488" w:rsidRDefault="00D46225" w:rsidP="00B364C0">
      <w:r>
        <w:t>Es ist erkennbar</w:t>
      </w:r>
      <w:r w:rsidR="00F55F81">
        <w:t xml:space="preserve">, dass </w:t>
      </w:r>
      <w:r w:rsidR="00BD1E4C">
        <w:t xml:space="preserve">zwischen den beiden Variablen </w:t>
      </w:r>
      <w:r w:rsidR="00F55F81">
        <w:t xml:space="preserve">ein positiver </w:t>
      </w:r>
      <w:r w:rsidR="0044082C">
        <w:t xml:space="preserve">möglicherweise linearer </w:t>
      </w:r>
      <w:r w:rsidR="00BD1E4C">
        <w:t>Zusammenhang besteht</w:t>
      </w:r>
      <w:r w:rsidR="00FD290F">
        <w:t xml:space="preserve"> (orange Linie)</w:t>
      </w:r>
      <w:r w:rsidR="00BD1E4C">
        <w:t xml:space="preserve">. </w:t>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1976C6CB" w:rsidR="0049514F" w:rsidRDefault="00F047B8" w:rsidP="00B364C0">
      <w:r w:rsidRPr="00A456D7">
        <w:rPr>
          <w:noProof/>
        </w:rPr>
        <w:drawing>
          <wp:anchor distT="0" distB="0" distL="114300" distR="114300" simplePos="0" relativeHeight="251664384" behindDoc="0" locked="0" layoutInCell="1" allowOverlap="1" wp14:anchorId="65F6C87B" wp14:editId="676AB523">
            <wp:simplePos x="0" y="0"/>
            <wp:positionH relativeFrom="margin">
              <wp:posOffset>70015</wp:posOffset>
            </wp:positionH>
            <wp:positionV relativeFrom="paragraph">
              <wp:posOffset>8669</wp:posOffset>
            </wp:positionV>
            <wp:extent cx="2122805" cy="1695450"/>
            <wp:effectExtent l="0" t="0" r="0" b="0"/>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22805" cy="1695450"/>
                    </a:xfrm>
                    <a:prstGeom prst="rect">
                      <a:avLst/>
                    </a:prstGeom>
                  </pic:spPr>
                </pic:pic>
              </a:graphicData>
            </a:graphic>
            <wp14:sizeRelH relativeFrom="margin">
              <wp14:pctWidth>0</wp14:pctWidth>
            </wp14:sizeRelH>
            <wp14:sizeRelV relativeFrom="margin">
              <wp14:pctHeight>0</wp14:pctHeight>
            </wp14:sizeRelV>
          </wp:anchor>
        </w:drawing>
      </w:r>
      <w:r w:rsidR="003B14B5">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7CB50DAB" w:rsidR="001745E4" w:rsidRDefault="00F047B8" w:rsidP="00B364C0">
      <w:r>
        <w:rPr>
          <w:noProof/>
        </w:rPr>
        <mc:AlternateContent>
          <mc:Choice Requires="wps">
            <w:drawing>
              <wp:anchor distT="0" distB="0" distL="114300" distR="114300" simplePos="0" relativeHeight="251685888" behindDoc="0" locked="0" layoutInCell="1" allowOverlap="1" wp14:anchorId="76AF7A96" wp14:editId="10EA74C1">
                <wp:simplePos x="0" y="0"/>
                <wp:positionH relativeFrom="column">
                  <wp:posOffset>308610</wp:posOffset>
                </wp:positionH>
                <wp:positionV relativeFrom="paragraph">
                  <wp:posOffset>752475</wp:posOffset>
                </wp:positionV>
                <wp:extent cx="1860550" cy="635"/>
                <wp:effectExtent l="0" t="0" r="6350" b="0"/>
                <wp:wrapSquare wrapText="bothSides"/>
                <wp:docPr id="590745632" name="Textfeld 1"/>
                <wp:cNvGraphicFramePr/>
                <a:graphic xmlns:a="http://schemas.openxmlformats.org/drawingml/2006/main">
                  <a:graphicData uri="http://schemas.microsoft.com/office/word/2010/wordprocessingShape">
                    <wps:wsp>
                      <wps:cNvSpPr txBox="1"/>
                      <wps:spPr>
                        <a:xfrm>
                          <a:off x="0" y="0"/>
                          <a:ext cx="1860550" cy="635"/>
                        </a:xfrm>
                        <a:prstGeom prst="rect">
                          <a:avLst/>
                        </a:prstGeom>
                        <a:solidFill>
                          <a:prstClr val="white"/>
                        </a:solidFill>
                        <a:ln>
                          <a:noFill/>
                        </a:ln>
                      </wps:spPr>
                      <wps:txbx>
                        <w:txbxContent>
                          <w:p w14:paraId="563A7206" w14:textId="50ED7823" w:rsidR="00F047B8" w:rsidRPr="009B3FC6" w:rsidRDefault="00F047B8" w:rsidP="00F047B8">
                            <w:pPr>
                              <w:pStyle w:val="Beschriftung"/>
                              <w:rPr>
                                <w:noProof/>
                              </w:rPr>
                            </w:pPr>
                            <w:r>
                              <w:t xml:space="preserve">Abbildung </w:t>
                            </w:r>
                            <w:fldSimple w:instr=" SEQ Abbildung \* ARABIC ">
                              <w:r w:rsidR="0001718C">
                                <w:rPr>
                                  <w:noProof/>
                                </w:rPr>
                                <w:t>2</w:t>
                              </w:r>
                            </w:fldSimple>
                            <w:r>
                              <w:t xml:space="preserve">: Stecks </w:t>
                            </w:r>
                            <w:proofErr w:type="spellStart"/>
                            <w:r>
                              <w:t>vs</w:t>
                            </w:r>
                            <w:proofErr w:type="spellEnd"/>
                            <w:r>
                              <w:t xml:space="preserve"> Preis/Leist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AF7A96" id="_x0000_s1027" type="#_x0000_t202" style="position:absolute;margin-left:24.3pt;margin-top:59.25pt;width:146.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" stroked="f">
                <v:textbox style="mso-fit-shape-to-text:t" inset="0,0,0,0">
                  <w:txbxContent>
                    <w:p w14:paraId="563A7206" w14:textId="50ED7823" w:rsidR="00F047B8" w:rsidRPr="009B3FC6" w:rsidRDefault="00F047B8" w:rsidP="00F047B8">
                      <w:pPr>
                        <w:pStyle w:val="Beschriftung"/>
                        <w:rPr>
                          <w:noProof/>
                        </w:rPr>
                      </w:pPr>
                      <w:r>
                        <w:t xml:space="preserve">Abbildung </w:t>
                      </w:r>
                      <w:fldSimple w:instr=" SEQ Abbildung \* ARABIC ">
                        <w:r w:rsidR="0001718C">
                          <w:rPr>
                            <w:noProof/>
                          </w:rPr>
                          <w:t>2</w:t>
                        </w:r>
                      </w:fldSimple>
                      <w:r>
                        <w:t xml:space="preserve">: Stecks </w:t>
                      </w:r>
                      <w:proofErr w:type="spellStart"/>
                      <w:r>
                        <w:t>vs</w:t>
                      </w:r>
                      <w:proofErr w:type="spellEnd"/>
                      <w:r>
                        <w:t xml:space="preserve"> Preis/Leistung</w:t>
                      </w:r>
                    </w:p>
                  </w:txbxContent>
                </v:textbox>
                <w10:wrap type="square"/>
              </v:shape>
            </w:pict>
          </mc:Fallback>
        </mc:AlternateContent>
      </w:r>
      <w:r w:rsidR="00A428ED">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333B4D09"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3B4F2C7E">
            <wp:simplePos x="0" y="0"/>
            <wp:positionH relativeFrom="margin">
              <wp:align>left</wp:align>
            </wp:positionH>
            <wp:positionV relativeFrom="paragraph">
              <wp:posOffset>414</wp:posOffset>
            </wp:positionV>
            <wp:extent cx="2146300" cy="1688465"/>
            <wp:effectExtent l="0" t="0" r="6350" b="6985"/>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55182" cy="1695566"/>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522B7792" w14:textId="77777777" w:rsidR="004F5904"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p>
    <w:p w14:paraId="1D5040D7" w14:textId="0E043329" w:rsidR="00E44B3C" w:rsidRDefault="00E44B3C" w:rsidP="00B364C0">
      <w:r>
        <w:t xml:space="preserve">Dazu gibt es </w:t>
      </w:r>
      <w:r w:rsidR="007F74C5">
        <w:t>V</w:t>
      </w:r>
      <w:r>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t>.</w:t>
      </w:r>
    </w:p>
    <w:p w14:paraId="7E0B2E78" w14:textId="0F645CF6" w:rsidR="00435A41" w:rsidRDefault="00F047B8" w:rsidP="00B364C0">
      <w:r>
        <w:rPr>
          <w:noProof/>
        </w:rPr>
        <mc:AlternateContent>
          <mc:Choice Requires="wps">
            <w:drawing>
              <wp:anchor distT="0" distB="0" distL="114300" distR="114300" simplePos="0" relativeHeight="251687936" behindDoc="0" locked="0" layoutInCell="1" allowOverlap="1" wp14:anchorId="0C850F8C" wp14:editId="29988407">
                <wp:simplePos x="0" y="0"/>
                <wp:positionH relativeFrom="column">
                  <wp:posOffset>268605</wp:posOffset>
                </wp:positionH>
                <wp:positionV relativeFrom="paragraph">
                  <wp:posOffset>67310</wp:posOffset>
                </wp:positionV>
                <wp:extent cx="1884045" cy="635"/>
                <wp:effectExtent l="0" t="0" r="1905" b="0"/>
                <wp:wrapSquare wrapText="bothSides"/>
                <wp:docPr id="1324852693" name="Textfeld 1"/>
                <wp:cNvGraphicFramePr/>
                <a:graphic xmlns:a="http://schemas.openxmlformats.org/drawingml/2006/main">
                  <a:graphicData uri="http://schemas.microsoft.com/office/word/2010/wordprocessingShape">
                    <wps:wsp>
                      <wps:cNvSpPr txBox="1"/>
                      <wps:spPr>
                        <a:xfrm>
                          <a:off x="0" y="0"/>
                          <a:ext cx="1884045" cy="635"/>
                        </a:xfrm>
                        <a:prstGeom prst="rect">
                          <a:avLst/>
                        </a:prstGeom>
                        <a:solidFill>
                          <a:prstClr val="white"/>
                        </a:solidFill>
                        <a:ln>
                          <a:noFill/>
                        </a:ln>
                      </wps:spPr>
                      <wps:txbx>
                        <w:txbxContent>
                          <w:p w14:paraId="36834E38" w14:textId="147A668B" w:rsidR="00F047B8" w:rsidRPr="003E592A" w:rsidRDefault="00F047B8" w:rsidP="00F047B8">
                            <w:pPr>
                              <w:pStyle w:val="Beschriftung"/>
                              <w:rPr>
                                <w:noProof/>
                              </w:rPr>
                            </w:pPr>
                            <w:r>
                              <w:t xml:space="preserve">Abbildung </w:t>
                            </w:r>
                            <w:fldSimple w:instr=" SEQ Abbildung \* ARABIC ">
                              <w:r w:rsidR="0001718C">
                                <w:rPr>
                                  <w:noProof/>
                                </w:rPr>
                                <w:t>3</w:t>
                              </w:r>
                            </w:fldSimple>
                            <w:r>
                              <w:t>: Gefahrene Strec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850F8C" id="_x0000_s1028" type="#_x0000_t202" style="position:absolute;margin-left:21.15pt;margin-top:5.3pt;width:148.3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" stroked="f">
                <v:textbox style="mso-fit-shape-to-text:t" inset="0,0,0,0">
                  <w:txbxContent>
                    <w:p w14:paraId="36834E38" w14:textId="147A668B" w:rsidR="00F047B8" w:rsidRPr="003E592A" w:rsidRDefault="00F047B8" w:rsidP="00F047B8">
                      <w:pPr>
                        <w:pStyle w:val="Beschriftung"/>
                        <w:rPr>
                          <w:noProof/>
                        </w:rPr>
                      </w:pPr>
                      <w:r>
                        <w:t xml:space="preserve">Abbildung </w:t>
                      </w:r>
                      <w:fldSimple w:instr=" SEQ Abbildung \* ARABIC ">
                        <w:r w:rsidR="0001718C">
                          <w:rPr>
                            <w:noProof/>
                          </w:rPr>
                          <w:t>3</w:t>
                        </w:r>
                      </w:fldSimple>
                      <w:r>
                        <w:t>: Gefahrene Strecke</w:t>
                      </w:r>
                    </w:p>
                  </w:txbxContent>
                </v:textbox>
                <w10:wrap type="square"/>
              </v:shape>
            </w:pict>
          </mc:Fallback>
        </mc:AlternateContent>
      </w:r>
      <w:r w:rsidR="005B2CFC">
        <w:t xml:space="preserve">Dieses Histogramm erlaubt </w:t>
      </w:r>
      <w:r w:rsidR="0020267B">
        <w:t xml:space="preserve">uns ein Überblick </w:t>
      </w:r>
      <w:r w:rsidR="00B94ADA">
        <w:t xml:space="preserve">über </w:t>
      </w:r>
      <w:r w:rsidR="001A3DBA">
        <w:t xml:space="preserve">die Verteilung </w:t>
      </w:r>
      <w:r w:rsidR="0020267B">
        <w:t>zu verschaffen</w:t>
      </w:r>
      <w:r w:rsidR="004F5904">
        <w:t>.</w:t>
      </w:r>
    </w:p>
    <w:p w14:paraId="45F27992" w14:textId="5B0DCBC5" w:rsidR="004F5904" w:rsidRDefault="004F5904" w:rsidP="00B364C0">
      <w:r>
        <w:t xml:space="preserve">Dabei teilt das Histogramm den Bereich, in welchem sich die Daten befinden in x gleich grosse Bereiche (Bins) auf, wobei anschliessend die Anzahl Datenpunkte gezählt wird, welche sich in einem Bin befinden. </w:t>
      </w:r>
      <w:r w:rsidR="00F871E5">
        <w:t>Jeder Bin wird als einzelne</w:t>
      </w:r>
      <w:r w:rsidR="009B21A7">
        <w:t xml:space="preserve"> Bar angezeigt. </w:t>
      </w:r>
      <w:r w:rsidR="00435A41">
        <w:t>In unserem Fall</w:t>
      </w:r>
      <w:r w:rsidR="009B21A7">
        <w:t xml:space="preserve"> wurden die Counts auf der </w:t>
      </w:r>
      <w:r w:rsidR="00435A41">
        <w:t>y-Achse</w:t>
      </w:r>
      <w:r w:rsidR="009B21A7">
        <w:t xml:space="preserve"> als Dichte angezeigt.</w:t>
      </w:r>
      <w:r w:rsidR="00F221AF">
        <w:t xml:space="preserve"> Histogramme eignen sich </w:t>
      </w:r>
      <w:r w:rsidR="00CB61F5">
        <w:t xml:space="preserve">z.B. </w:t>
      </w:r>
      <w:r w:rsidR="00F221AF">
        <w:t xml:space="preserve">für kontinuierliche </w:t>
      </w:r>
      <w:r w:rsidR="005A236B">
        <w:t xml:space="preserve">Attribute wie </w:t>
      </w:r>
      <w:r w:rsidR="00BC193C">
        <w:t>es bei uns der Fall ist.</w:t>
      </w:r>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1EC1D945" w:rsidR="00DD5A5D" w:rsidRDefault="00394680" w:rsidP="00024C19">
      <w:r w:rsidRPr="00527FA0">
        <w:rPr>
          <w:noProof/>
        </w:rPr>
        <w:drawing>
          <wp:anchor distT="0" distB="0" distL="114300" distR="114300" simplePos="0" relativeHeight="251666432" behindDoc="0" locked="0" layoutInCell="1" allowOverlap="1" wp14:anchorId="7CB38E6C" wp14:editId="0887B4E8">
            <wp:simplePos x="0" y="0"/>
            <wp:positionH relativeFrom="margin">
              <wp:align>left</wp:align>
            </wp:positionH>
            <wp:positionV relativeFrom="paragraph">
              <wp:posOffset>-3175</wp:posOffset>
            </wp:positionV>
            <wp:extent cx="2440940" cy="1946275"/>
            <wp:effectExtent l="0" t="0" r="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440940" cy="1946275"/>
                    </a:xfrm>
                    <a:prstGeom prst="rect">
                      <a:avLst/>
                    </a:prstGeom>
                  </pic:spPr>
                </pic:pic>
              </a:graphicData>
            </a:graphic>
            <wp14:sizeRelH relativeFrom="margin">
              <wp14:pctWidth>0</wp14:pctWidth>
            </wp14:sizeRelH>
            <wp14:sizeRelV relativeFrom="margin">
              <wp14:pctHeight>0</wp14:pctHeight>
            </wp14:sizeRelV>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18324E4F" w:rsidR="003F17E8" w:rsidRDefault="004E52E0" w:rsidP="00024C19">
      <w:r>
        <w:t xml:space="preserve">Boxplots </w:t>
      </w:r>
      <w:r w:rsidR="00584A83">
        <w:t xml:space="preserve">können wie Histogramme, Auskunft über die Verteilung </w:t>
      </w:r>
      <w:r w:rsidR="004F5904">
        <w:t xml:space="preserve">von kontinuierliche Daten </w:t>
      </w:r>
      <w:r w:rsidR="00584A83">
        <w:t>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r w:rsidR="004F5904">
        <w:br/>
        <w:t xml:space="preserve">Auf dem Boxplot ersichtlich sind </w:t>
      </w:r>
      <w:r w:rsidR="005806F9">
        <w:t>Median, Q1-4 und diverse Ausreisser.</w:t>
      </w:r>
    </w:p>
    <w:p w14:paraId="645BA2C9" w14:textId="0DB8EC35" w:rsidR="004F5904" w:rsidRDefault="00394680" w:rsidP="00024C19">
      <w:r>
        <w:rPr>
          <w:noProof/>
        </w:rPr>
        <mc:AlternateContent>
          <mc:Choice Requires="wps">
            <w:drawing>
              <wp:anchor distT="0" distB="0" distL="114300" distR="114300" simplePos="0" relativeHeight="251689984" behindDoc="0" locked="0" layoutInCell="1" allowOverlap="1" wp14:anchorId="6AFB5E18" wp14:editId="6C361184">
                <wp:simplePos x="0" y="0"/>
                <wp:positionH relativeFrom="margin">
                  <wp:align>left</wp:align>
                </wp:positionH>
                <wp:positionV relativeFrom="paragraph">
                  <wp:posOffset>69740</wp:posOffset>
                </wp:positionV>
                <wp:extent cx="2440940" cy="635"/>
                <wp:effectExtent l="0" t="0" r="0" b="0"/>
                <wp:wrapSquare wrapText="bothSides"/>
                <wp:docPr id="1371402363" name="Textfeld 1"/>
                <wp:cNvGraphicFramePr/>
                <a:graphic xmlns:a="http://schemas.openxmlformats.org/drawingml/2006/main">
                  <a:graphicData uri="http://schemas.microsoft.com/office/word/2010/wordprocessingShape">
                    <wps:wsp>
                      <wps:cNvSpPr txBox="1"/>
                      <wps:spPr>
                        <a:xfrm>
                          <a:off x="0" y="0"/>
                          <a:ext cx="2440940" cy="635"/>
                        </a:xfrm>
                        <a:prstGeom prst="rect">
                          <a:avLst/>
                        </a:prstGeom>
                        <a:solidFill>
                          <a:prstClr val="white"/>
                        </a:solidFill>
                        <a:ln>
                          <a:noFill/>
                        </a:ln>
                      </wps:spPr>
                      <wps:txbx>
                        <w:txbxContent>
                          <w:p w14:paraId="1832970B" w14:textId="5F8E96E7" w:rsidR="00394680" w:rsidRPr="002B7020" w:rsidRDefault="00394680" w:rsidP="00394680">
                            <w:pPr>
                              <w:pStyle w:val="Beschriftung"/>
                              <w:rPr>
                                <w:noProof/>
                              </w:rPr>
                            </w:pPr>
                            <w:r>
                              <w:t xml:space="preserve">Abbildung </w:t>
                            </w:r>
                            <w:fldSimple w:instr=" SEQ Abbildung \* ARABIC ">
                              <w:r w:rsidR="0001718C">
                                <w:rPr>
                                  <w:noProof/>
                                </w:rPr>
                                <w:t>4</w:t>
                              </w:r>
                            </w:fldSimple>
                            <w:r>
                              <w:t xml:space="preserve">: Gefahrene Strecke in </w:t>
                            </w:r>
                            <w:proofErr w:type="spellStart"/>
                            <w:r>
                              <w:t>abh.</w:t>
                            </w:r>
                            <w:proofErr w:type="spellEnd"/>
                            <w:r>
                              <w:t xml:space="preserve"> vom Start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FB5E18" id="_x0000_s1029" type="#_x0000_t202" style="position:absolute;margin-left:0;margin-top:5.5pt;width:192.2pt;height:.05pt;z-index:2516899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NdGgIAAD8EAAAOAAAAZHJzL2Uyb0RvYy54bWysU8Fu2zAMvQ/YPwi6L07SrF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zT2Wx8N6OQpNjtzcd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" stroked="f">
                <v:textbox style="mso-fit-shape-to-text:t" inset="0,0,0,0">
                  <w:txbxContent>
                    <w:p w14:paraId="1832970B" w14:textId="5F8E96E7" w:rsidR="00394680" w:rsidRPr="002B7020" w:rsidRDefault="00394680" w:rsidP="00394680">
                      <w:pPr>
                        <w:pStyle w:val="Beschriftung"/>
                        <w:rPr>
                          <w:noProof/>
                        </w:rPr>
                      </w:pPr>
                      <w:r>
                        <w:t xml:space="preserve">Abbildung </w:t>
                      </w:r>
                      <w:fldSimple w:instr=" SEQ Abbildung \* ARABIC ">
                        <w:r w:rsidR="0001718C">
                          <w:rPr>
                            <w:noProof/>
                          </w:rPr>
                          <w:t>4</w:t>
                        </w:r>
                      </w:fldSimple>
                      <w:r>
                        <w:t xml:space="preserve">: Gefahrene Strecke in </w:t>
                      </w:r>
                      <w:proofErr w:type="spellStart"/>
                      <w:r>
                        <w:t>abh.</w:t>
                      </w:r>
                      <w:proofErr w:type="spellEnd"/>
                      <w:r>
                        <w:t xml:space="preserve"> vom Startort</w:t>
                      </w:r>
                    </w:p>
                  </w:txbxContent>
                </v:textbox>
                <w10:wrap type="square" anchorx="margin"/>
              </v:shape>
            </w:pict>
          </mc:Fallback>
        </mc:AlternateContent>
      </w:r>
      <w:r w:rsidR="002A63EB">
        <w:t>Im nebenstehenden Plot</w:t>
      </w:r>
      <w:r w:rsidR="005806F9">
        <w:t xml:space="preserve"> </w:t>
      </w:r>
      <w:r w:rsidR="002A63EB">
        <w:t>sieht man also nun vier Boxplots</w:t>
      </w:r>
      <w:r w:rsidR="00207648">
        <w:t xml:space="preserve"> gruppiert nach dem Startbezirk.</w:t>
      </w:r>
    </w:p>
    <w:p w14:paraId="7BF26891" w14:textId="70BF1FC7"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5806F9">
        <w:t xml:space="preserve"> </w:t>
      </w:r>
      <w:r w:rsidR="00165B44">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w:t>
      </w:r>
      <w:proofErr w:type="spellStart"/>
      <w:r w:rsidR="00335E16">
        <w:t>Skewness</w:t>
      </w:r>
      <w:proofErr w:type="spellEnd"/>
      <w:r w:rsidR="00335E16">
        <w:t xml:space="preserve">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w:t>
      </w:r>
      <w:proofErr w:type="spellStart"/>
      <w:r w:rsidR="003866D1">
        <w:t>Cognitive</w:t>
      </w:r>
      <w:proofErr w:type="spellEnd"/>
      <w:r w:rsidR="003866D1">
        <w:t xml:space="preser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proofErr w:type="spellStart"/>
      <w:r w:rsidR="007E61D3">
        <w:t>sepal_wi</w:t>
      </w:r>
      <w:r w:rsidR="00DA7C42">
        <w:t>d</w:t>
      </w:r>
      <w:r w:rsidR="007E61D3">
        <w:t>th</w:t>
      </w:r>
      <w:proofErr w:type="spellEnd"/>
      <w:r w:rsidR="007E61D3">
        <w:t>/</w:t>
      </w:r>
      <w:proofErr w:type="spellStart"/>
      <w:r w:rsidR="007E61D3">
        <w:t>length</w:t>
      </w:r>
      <w:proofErr w:type="spellEnd"/>
      <w:r w:rsidR="007E61D3">
        <w:t xml:space="preserve">, </w:t>
      </w:r>
      <w:proofErr w:type="spellStart"/>
      <w:r w:rsidR="00DA7C42">
        <w:t>petal_width</w:t>
      </w:r>
      <w:proofErr w:type="spellEnd"/>
      <w:r w:rsidR="00DA7C42">
        <w:t>/</w:t>
      </w:r>
      <w:proofErr w:type="spellStart"/>
      <w:r w:rsidR="00533740">
        <w:t>length</w:t>
      </w:r>
      <w:proofErr w:type="spellEnd"/>
      <w:r w:rsidR="00FE6E77">
        <w:t>)</w:t>
      </w:r>
      <w:r w:rsidR="00DD62E3">
        <w:t>.</w:t>
      </w:r>
      <w:r w:rsidR="00DD62E3">
        <w:br/>
      </w:r>
      <w:proofErr w:type="spellStart"/>
      <w:r w:rsidR="00DD62E3">
        <w:t>Petal</w:t>
      </w:r>
      <w:proofErr w:type="spellEnd"/>
      <w:r w:rsidR="00DD62E3">
        <w:t xml:space="preserve"> und </w:t>
      </w:r>
      <w:proofErr w:type="spellStart"/>
      <w:r w:rsidR="00DD62E3">
        <w:t>Sepal</w:t>
      </w:r>
      <w:proofErr w:type="spellEnd"/>
      <w:r w:rsidR="00DD62E3">
        <w:t xml:space="preserve"> referenzieren dabei auf das Blütenblatt respektive Kelchblatt.</w:t>
      </w:r>
    </w:p>
    <w:p w14:paraId="495D1483" w14:textId="34B50CA2" w:rsidR="00D45074" w:rsidRDefault="00D45074" w:rsidP="00D45074">
      <w:pPr>
        <w:pStyle w:val="berschrift2"/>
      </w:pPr>
      <w:r>
        <w:t>Beispiele:</w:t>
      </w:r>
    </w:p>
    <w:p w14:paraId="27A216DB" w14:textId="0239B4EF"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66FEE895">
            <wp:simplePos x="0" y="0"/>
            <wp:positionH relativeFrom="margin">
              <wp:align>left</wp:align>
            </wp:positionH>
            <wp:positionV relativeFrom="paragraph">
              <wp:posOffset>224155</wp:posOffset>
            </wp:positionV>
            <wp:extent cx="2065655" cy="1534160"/>
            <wp:effectExtent l="0" t="0" r="0" b="889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04865" cy="156329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4EC99BEA" w14:textId="068D369A" w:rsidR="00020F0A" w:rsidRDefault="008C31BF" w:rsidP="00F479B9">
      <w:r>
        <w:t>Hier wird die Variablen Position und Gestalt behandelt.</w:t>
      </w:r>
      <w:r w:rsidR="00E64CEA">
        <w:t xml:space="preserve"> </w:t>
      </w:r>
      <w:r w:rsidR="00E64CEA">
        <w:br/>
      </w:r>
      <w:r w:rsidR="00C03797">
        <w:t xml:space="preserve">Diese erlauben es uns Elemente als Gruppen </w:t>
      </w:r>
      <w:r w:rsidR="00020F0A">
        <w:t xml:space="preserve">wahrzunehmen, wie im Beispiel links erkennbar ist. </w:t>
      </w:r>
      <w:r w:rsidR="00020F0A">
        <w:br/>
      </w:r>
      <w:r w:rsidR="00C0120E">
        <w:t xml:space="preserve">Im </w:t>
      </w:r>
      <w:r w:rsidR="009761D9">
        <w:t>n</w:t>
      </w:r>
      <w:r w:rsidR="00C0120E">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p>
    <w:p w14:paraId="27A6A8D4" w14:textId="2F493D5D" w:rsidR="00AF516E" w:rsidRDefault="006C18F5" w:rsidP="00F479B9">
      <w:r>
        <w:rPr>
          <w:noProof/>
        </w:rPr>
        <mc:AlternateContent>
          <mc:Choice Requires="wps">
            <w:drawing>
              <wp:anchor distT="0" distB="0" distL="114300" distR="114300" simplePos="0" relativeHeight="251692032" behindDoc="0" locked="0" layoutInCell="1" allowOverlap="1" wp14:anchorId="75694AA9" wp14:editId="1A64FCF7">
                <wp:simplePos x="0" y="0"/>
                <wp:positionH relativeFrom="margin">
                  <wp:posOffset>180975</wp:posOffset>
                </wp:positionH>
                <wp:positionV relativeFrom="paragraph">
                  <wp:posOffset>125730</wp:posOffset>
                </wp:positionV>
                <wp:extent cx="1892300" cy="635"/>
                <wp:effectExtent l="0" t="0" r="0" b="0"/>
                <wp:wrapSquare wrapText="bothSides"/>
                <wp:docPr id="497236839" name="Textfeld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42611F15" w14:textId="3DE2CD5E" w:rsidR="006C18F5" w:rsidRDefault="006C18F5" w:rsidP="006C18F5">
                            <w:pPr>
                              <w:pStyle w:val="Beschriftung"/>
                              <w:rPr>
                                <w:noProof/>
                              </w:rPr>
                            </w:pPr>
                            <w:r>
                              <w:t xml:space="preserve">Abbildung </w:t>
                            </w:r>
                            <w:fldSimple w:instr=" SEQ Abbildung \* ARABIC ">
                              <w:r w:rsidR="0001718C">
                                <w:rPr>
                                  <w:noProof/>
                                </w:rPr>
                                <w:t>5</w:t>
                              </w:r>
                            </w:fldSimple>
                            <w:r>
                              <w:t xml:space="preserve">: Blattbreite </w:t>
                            </w:r>
                            <w:proofErr w:type="spellStart"/>
                            <w:r>
                              <w:t>vs</w:t>
                            </w:r>
                            <w:proofErr w:type="spellEnd"/>
                            <w:r>
                              <w:t xml:space="preserve"> Lä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694AA9" id="_x0000_s1030" type="#_x0000_t202" style="position:absolute;margin-left:14.25pt;margin-top:9.9pt;width:149pt;height:.05pt;z-index:251692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bZ9GgIAAD8EAAAOAAAAZHJzL2Uyb0RvYy54bWysU8Fu2zAMvQ/YPwi6L07Sr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" stroked="f">
                <v:textbox style="mso-fit-shape-to-text:t" inset="0,0,0,0">
                  <w:txbxContent>
                    <w:p w14:paraId="42611F15" w14:textId="3DE2CD5E" w:rsidR="006C18F5" w:rsidRDefault="006C18F5" w:rsidP="006C18F5">
                      <w:pPr>
                        <w:pStyle w:val="Beschriftung"/>
                        <w:rPr>
                          <w:noProof/>
                        </w:rPr>
                      </w:pPr>
                      <w:r>
                        <w:t xml:space="preserve">Abbildung </w:t>
                      </w:r>
                      <w:fldSimple w:instr=" SEQ Abbildung \* ARABIC ">
                        <w:r w:rsidR="0001718C">
                          <w:rPr>
                            <w:noProof/>
                          </w:rPr>
                          <w:t>5</w:t>
                        </w:r>
                      </w:fldSimple>
                      <w:r>
                        <w:t xml:space="preserve">: Blattbreite </w:t>
                      </w:r>
                      <w:proofErr w:type="spellStart"/>
                      <w:r>
                        <w:t>vs</w:t>
                      </w:r>
                      <w:proofErr w:type="spellEnd"/>
                      <w:r>
                        <w:t xml:space="preserve"> Länge</w:t>
                      </w:r>
                    </w:p>
                  </w:txbxContent>
                </v:textbox>
                <w10:wrap type="square" anchorx="margin"/>
              </v:shape>
            </w:pict>
          </mc:Fallback>
        </mc:AlternateContent>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w:t>
      </w:r>
      <w:proofErr w:type="spellStart"/>
      <w:r w:rsidR="00195F3F">
        <w:t>virginica</w:t>
      </w:r>
      <w:proofErr w:type="spellEnd"/>
      <w:r w:rsidR="00195F3F">
        <w:t>» befindet als «</w:t>
      </w:r>
      <w:proofErr w:type="spellStart"/>
      <w:r w:rsidR="00195F3F">
        <w:t>setosa</w:t>
      </w:r>
      <w:proofErr w:type="spellEnd"/>
      <w:r w:rsidR="00195F3F">
        <w:t>»</w:t>
      </w:r>
      <w:r w:rsidR="00FF5940">
        <w:t xml:space="preserve">. </w:t>
      </w:r>
      <w:r>
        <w:br/>
      </w:r>
      <w:r w:rsidR="00FF5940">
        <w:t xml:space="preserve">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0FAD20C6" w:rsidR="00E53E42" w:rsidRPr="00F479B9" w:rsidRDefault="001C795F" w:rsidP="00F479B9">
      <w:r w:rsidRPr="00E53E42">
        <w:rPr>
          <w:noProof/>
        </w:rPr>
        <w:drawing>
          <wp:anchor distT="0" distB="0" distL="114300" distR="114300" simplePos="0" relativeHeight="251668480" behindDoc="0" locked="0" layoutInCell="1" allowOverlap="1" wp14:anchorId="6B065FDA" wp14:editId="423F341F">
            <wp:simplePos x="0" y="0"/>
            <wp:positionH relativeFrom="margin">
              <wp:posOffset>-9525</wp:posOffset>
            </wp:positionH>
            <wp:positionV relativeFrom="paragraph">
              <wp:posOffset>140335</wp:posOffset>
            </wp:positionV>
            <wp:extent cx="1948815" cy="1446530"/>
            <wp:effectExtent l="0" t="0" r="0" b="127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48815" cy="1446530"/>
                    </a:xfrm>
                    <a:prstGeom prst="rect">
                      <a:avLst/>
                    </a:prstGeom>
                  </pic:spPr>
                </pic:pic>
              </a:graphicData>
            </a:graphic>
            <wp14:sizeRelH relativeFrom="margin">
              <wp14:pctWidth>0</wp14:pctWidth>
            </wp14:sizeRelH>
            <wp14:sizeRelV relativeFrom="margin">
              <wp14:pctHeight>0</wp14:pctHeight>
            </wp14:sizeRelV>
          </wp:anchor>
        </w:drawing>
      </w:r>
    </w:p>
    <w:p w14:paraId="5B575649" w14:textId="7FCF167B" w:rsidR="00CC7402" w:rsidRDefault="006C18F5" w:rsidP="00874E79">
      <w:r>
        <w:rPr>
          <w:noProof/>
        </w:rPr>
        <mc:AlternateContent>
          <mc:Choice Requires="wps">
            <w:drawing>
              <wp:anchor distT="0" distB="0" distL="114300" distR="114300" simplePos="0" relativeHeight="251694080" behindDoc="0" locked="0" layoutInCell="1" allowOverlap="1" wp14:anchorId="496D4342" wp14:editId="11957C71">
                <wp:simplePos x="0" y="0"/>
                <wp:positionH relativeFrom="column">
                  <wp:posOffset>125647</wp:posOffset>
                </wp:positionH>
                <wp:positionV relativeFrom="paragraph">
                  <wp:posOffset>1356360</wp:posOffset>
                </wp:positionV>
                <wp:extent cx="1717040" cy="635"/>
                <wp:effectExtent l="0" t="0" r="0" b="0"/>
                <wp:wrapSquare wrapText="bothSides"/>
                <wp:docPr id="594117211" name="Textfeld 1"/>
                <wp:cNvGraphicFramePr/>
                <a:graphic xmlns:a="http://schemas.openxmlformats.org/drawingml/2006/main">
                  <a:graphicData uri="http://schemas.microsoft.com/office/word/2010/wordprocessingShape">
                    <wps:wsp>
                      <wps:cNvSpPr txBox="1"/>
                      <wps:spPr>
                        <a:xfrm>
                          <a:off x="0" y="0"/>
                          <a:ext cx="1717040" cy="635"/>
                        </a:xfrm>
                        <a:prstGeom prst="rect">
                          <a:avLst/>
                        </a:prstGeom>
                        <a:solidFill>
                          <a:prstClr val="white"/>
                        </a:solidFill>
                        <a:ln>
                          <a:noFill/>
                        </a:ln>
                      </wps:spPr>
                      <wps:txbx>
                        <w:txbxContent>
                          <w:p w14:paraId="42AE5251" w14:textId="2BA1143B" w:rsidR="006C18F5" w:rsidRPr="00393A3C" w:rsidRDefault="006C18F5" w:rsidP="006C18F5">
                            <w:pPr>
                              <w:pStyle w:val="Beschriftung"/>
                              <w:rPr>
                                <w:noProof/>
                              </w:rPr>
                            </w:pPr>
                            <w:r>
                              <w:t xml:space="preserve">Abbildung </w:t>
                            </w:r>
                            <w:fldSimple w:instr=" SEQ Abbildung \* ARABIC ">
                              <w:r w:rsidR="0001718C">
                                <w:rPr>
                                  <w:noProof/>
                                </w:rPr>
                                <w:t>6</w:t>
                              </w:r>
                            </w:fldSimple>
                            <w:r>
                              <w:t xml:space="preserve">: Blattbreite </w:t>
                            </w:r>
                            <w:proofErr w:type="spellStart"/>
                            <w:r>
                              <w:t>vs</w:t>
                            </w:r>
                            <w:proofErr w:type="spellEnd"/>
                            <w:r>
                              <w:t xml:space="preserve"> Länge (einfarbi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6D4342" id="_x0000_s1031" type="#_x0000_t202" style="position:absolute;margin-left:9.9pt;margin-top:106.8pt;width:135.2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" stroked="f">
                <v:textbox style="mso-fit-shape-to-text:t" inset="0,0,0,0">
                  <w:txbxContent>
                    <w:p w14:paraId="42AE5251" w14:textId="2BA1143B" w:rsidR="006C18F5" w:rsidRPr="00393A3C" w:rsidRDefault="006C18F5" w:rsidP="006C18F5">
                      <w:pPr>
                        <w:pStyle w:val="Beschriftung"/>
                        <w:rPr>
                          <w:noProof/>
                        </w:rPr>
                      </w:pPr>
                      <w:r>
                        <w:t xml:space="preserve">Abbildung </w:t>
                      </w:r>
                      <w:fldSimple w:instr=" SEQ Abbildung \* ARABIC ">
                        <w:r w:rsidR="0001718C">
                          <w:rPr>
                            <w:noProof/>
                          </w:rPr>
                          <w:t>6</w:t>
                        </w:r>
                      </w:fldSimple>
                      <w:r>
                        <w:t xml:space="preserve">: Blattbreite </w:t>
                      </w:r>
                      <w:proofErr w:type="spellStart"/>
                      <w:r>
                        <w:t>vs</w:t>
                      </w:r>
                      <w:proofErr w:type="spellEnd"/>
                      <w:r>
                        <w:t xml:space="preserve"> Länge (einfarbig)</w:t>
                      </w:r>
                    </w:p>
                  </w:txbxContent>
                </v:textbox>
                <w10:wrap type="square"/>
              </v:shape>
            </w:pict>
          </mc:Fallback>
        </mc:AlternateContent>
      </w:r>
      <w:r w:rsidR="00332E0F">
        <w:t>Hier wurde nochmals derselbe Plot erzeugt, allerdings ohne die einzelnen Spezies einzufärben.</w:t>
      </w:r>
      <w:r w:rsidR="00332E0F">
        <w:br/>
      </w:r>
      <w:r w:rsidR="00A95907">
        <w:t>Nun lassen sich nur noch zwei Gruppierungen erkennen. «</w:t>
      </w:r>
      <w:proofErr w:type="spellStart"/>
      <w:r w:rsidR="00A95907">
        <w:t>versincolor</w:t>
      </w:r>
      <w:proofErr w:type="spellEnd"/>
      <w:r w:rsidR="00A95907">
        <w:t>» sowie «</w:t>
      </w:r>
      <w:proofErr w:type="spellStart"/>
      <w:r w:rsidR="00A95907">
        <w:t>virginica</w:t>
      </w:r>
      <w:proofErr w:type="spellEnd"/>
      <w:r w:rsidR="00A95907">
        <w:t xml:space="preserve">»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proofErr w:type="spellStart"/>
      <w:r>
        <w:lastRenderedPageBreak/>
        <w:t>Berins</w:t>
      </w:r>
      <w:proofErr w:type="spellEnd"/>
      <w:r>
        <w:t xml:space="preserve"> Variable</w:t>
      </w:r>
      <w:r w:rsidR="00E76D4E">
        <w:t xml:space="preserve"> der Position kann mit dem Gesetz der Nähe korrelieren</w:t>
      </w:r>
      <w:r w:rsidR="006E589A">
        <w:t>, da Elemente, welche nahe beieinander liegen</w:t>
      </w:r>
      <w:r w:rsidR="00BB665D">
        <w:t xml:space="preserve"> als zusammengehörig 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3EFAB598"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5CB76BB1">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6D71B24B"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 xml:space="preserve">mit der </w:t>
      </w:r>
      <w:r w:rsidR="0019251D">
        <w:t>Variable «</w:t>
      </w:r>
      <w:r w:rsidR="005E51C1">
        <w:t>Gröss</w:t>
      </w:r>
      <w:r w:rsidR="001C060E">
        <w:t>e</w:t>
      </w:r>
      <w:r w:rsidR="0019251D">
        <w:t>»</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331569DA" w:rsidR="001C0753" w:rsidRDefault="00D30A53" w:rsidP="0067536D">
      <w:r>
        <w:rPr>
          <w:noProof/>
        </w:rPr>
        <mc:AlternateContent>
          <mc:Choice Requires="wps">
            <w:drawing>
              <wp:anchor distT="0" distB="0" distL="114300" distR="114300" simplePos="0" relativeHeight="251696128" behindDoc="0" locked="0" layoutInCell="1" allowOverlap="1" wp14:anchorId="61F7BCE3" wp14:editId="26EC8397">
                <wp:simplePos x="0" y="0"/>
                <wp:positionH relativeFrom="margin">
                  <wp:posOffset>245110</wp:posOffset>
                </wp:positionH>
                <wp:positionV relativeFrom="paragraph">
                  <wp:posOffset>368935</wp:posOffset>
                </wp:positionV>
                <wp:extent cx="2241550" cy="635"/>
                <wp:effectExtent l="0" t="0" r="6350" b="0"/>
                <wp:wrapSquare wrapText="bothSides"/>
                <wp:docPr id="505308534" name="Textfeld 1"/>
                <wp:cNvGraphicFramePr/>
                <a:graphic xmlns:a="http://schemas.openxmlformats.org/drawingml/2006/main">
                  <a:graphicData uri="http://schemas.microsoft.com/office/word/2010/wordprocessingShape">
                    <wps:wsp>
                      <wps:cNvSpPr txBox="1"/>
                      <wps:spPr>
                        <a:xfrm>
                          <a:off x="0" y="0"/>
                          <a:ext cx="2241550" cy="635"/>
                        </a:xfrm>
                        <a:prstGeom prst="rect">
                          <a:avLst/>
                        </a:prstGeom>
                        <a:solidFill>
                          <a:prstClr val="white"/>
                        </a:solidFill>
                        <a:ln>
                          <a:noFill/>
                        </a:ln>
                      </wps:spPr>
                      <wps:txbx>
                        <w:txbxContent>
                          <w:p w14:paraId="6BAC1D3F" w14:textId="6E5E234B" w:rsidR="00D30A53" w:rsidRDefault="00D30A53" w:rsidP="00D30A53">
                            <w:pPr>
                              <w:pStyle w:val="Beschriftung"/>
                              <w:rPr>
                                <w:noProof/>
                              </w:rPr>
                            </w:pPr>
                            <w:r>
                              <w:t xml:space="preserve">Abbildung </w:t>
                            </w:r>
                            <w:fldSimple w:instr=" SEQ Abbildung \* ARABIC ">
                              <w:r w:rsidR="0001718C">
                                <w:rPr>
                                  <w:noProof/>
                                </w:rPr>
                                <w:t>7</w:t>
                              </w:r>
                            </w:fldSimple>
                            <w:r>
                              <w:t xml:space="preserve">: Blattbreite </w:t>
                            </w:r>
                            <w:proofErr w:type="spellStart"/>
                            <w:r>
                              <w:t>vs</w:t>
                            </w:r>
                            <w:proofErr w:type="spellEnd"/>
                            <w:r>
                              <w:t xml:space="preserve"> Länge (</w:t>
                            </w:r>
                            <w:proofErr w:type="spellStart"/>
                            <w:r>
                              <w:t>virginica</w:t>
                            </w:r>
                            <w:proofErr w:type="spellEnd"/>
                            <w:r>
                              <w:t xml:space="preserve"> </w:t>
                            </w:r>
                            <w:proofErr w:type="spellStart"/>
                            <w:r>
                              <w:t>big</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F7BCE3" id="_x0000_s1032" type="#_x0000_t202" style="position:absolute;margin-left:19.3pt;margin-top:29.05pt;width:176.5pt;height:.05pt;z-index:251696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hsjGQIAAD8EAAAOAAAAZHJzL2Uyb0RvYy54bWysU01v2zAMvQ/YfxB0X5xkSz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7n80+zxYJcknw3Hxc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" stroked="f">
                <v:textbox style="mso-fit-shape-to-text:t" inset="0,0,0,0">
                  <w:txbxContent>
                    <w:p w14:paraId="6BAC1D3F" w14:textId="6E5E234B" w:rsidR="00D30A53" w:rsidRDefault="00D30A53" w:rsidP="00D30A53">
                      <w:pPr>
                        <w:pStyle w:val="Beschriftung"/>
                        <w:rPr>
                          <w:noProof/>
                        </w:rPr>
                      </w:pPr>
                      <w:r>
                        <w:t xml:space="preserve">Abbildung </w:t>
                      </w:r>
                      <w:fldSimple w:instr=" SEQ Abbildung \* ARABIC ">
                        <w:r w:rsidR="0001718C">
                          <w:rPr>
                            <w:noProof/>
                          </w:rPr>
                          <w:t>7</w:t>
                        </w:r>
                      </w:fldSimple>
                      <w:r>
                        <w:t xml:space="preserve">: Blattbreite </w:t>
                      </w:r>
                      <w:proofErr w:type="spellStart"/>
                      <w:r>
                        <w:t>vs</w:t>
                      </w:r>
                      <w:proofErr w:type="spellEnd"/>
                      <w:r>
                        <w:t xml:space="preserve"> Länge (</w:t>
                      </w:r>
                      <w:proofErr w:type="spellStart"/>
                      <w:r>
                        <w:t>virginica</w:t>
                      </w:r>
                      <w:proofErr w:type="spellEnd"/>
                      <w:r>
                        <w:t xml:space="preserve"> </w:t>
                      </w:r>
                      <w:proofErr w:type="spellStart"/>
                      <w:r>
                        <w:t>big</w:t>
                      </w:r>
                      <w:proofErr w:type="spellEnd"/>
                      <w:r>
                        <w:t>)</w:t>
                      </w:r>
                    </w:p>
                  </w:txbxContent>
                </v:textbox>
                <w10:wrap type="square" anchorx="margin"/>
              </v:shape>
            </w:pict>
          </mc:Fallback>
        </mc:AlternateContent>
      </w:r>
      <w:r w:rsidR="001C0753">
        <w:t>Im nebenstehenden Plot wurde</w:t>
      </w:r>
      <w:r w:rsidR="00735D09">
        <w:t>n die Datenpunkte von «</w:t>
      </w:r>
      <w:proofErr w:type="spellStart"/>
      <w:r w:rsidR="00735D09">
        <w:t>virginica</w:t>
      </w:r>
      <w:proofErr w:type="spellEnd"/>
      <w:r w:rsidR="00735D09">
        <w:t xml:space="preserve">» </w:t>
      </w:r>
      <w:proofErr w:type="spellStart"/>
      <w:r w:rsidR="00D06EA1">
        <w:t>vergrösstert</w:t>
      </w:r>
      <w:proofErr w:type="spellEnd"/>
      <w:r w:rsidR="00D06EA1">
        <w:t xml:space="preserve">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48969245" w:rsidR="005F580B" w:rsidRDefault="00944BB8" w:rsidP="005F580B">
      <w:r w:rsidRPr="00621641">
        <w:rPr>
          <w:noProof/>
        </w:rPr>
        <w:drawing>
          <wp:anchor distT="0" distB="0" distL="114300" distR="114300" simplePos="0" relativeHeight="251670528" behindDoc="0" locked="0" layoutInCell="1" allowOverlap="1" wp14:anchorId="73301B81" wp14:editId="33E5268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537649BE" w:rsidR="00836C96" w:rsidRDefault="00D30A53" w:rsidP="004E6BC6">
      <w:pPr>
        <w:pStyle w:val="berschrift3"/>
      </w:pPr>
      <w:r>
        <w:rPr>
          <w:noProof/>
        </w:rPr>
        <mc:AlternateContent>
          <mc:Choice Requires="wps">
            <w:drawing>
              <wp:anchor distT="0" distB="0" distL="114300" distR="114300" simplePos="0" relativeHeight="251698176" behindDoc="0" locked="0" layoutInCell="1" allowOverlap="1" wp14:anchorId="29E4917D" wp14:editId="1FBBB988">
                <wp:simplePos x="0" y="0"/>
                <wp:positionH relativeFrom="margin">
                  <wp:posOffset>236855</wp:posOffset>
                </wp:positionH>
                <wp:positionV relativeFrom="paragraph">
                  <wp:posOffset>17780</wp:posOffset>
                </wp:positionV>
                <wp:extent cx="2210435" cy="150495"/>
                <wp:effectExtent l="0" t="0" r="0" b="1905"/>
                <wp:wrapSquare wrapText="bothSides"/>
                <wp:docPr id="452716775" name="Textfeld 1"/>
                <wp:cNvGraphicFramePr/>
                <a:graphic xmlns:a="http://schemas.openxmlformats.org/drawingml/2006/main">
                  <a:graphicData uri="http://schemas.microsoft.com/office/word/2010/wordprocessingShape">
                    <wps:wsp>
                      <wps:cNvSpPr txBox="1"/>
                      <wps:spPr>
                        <a:xfrm>
                          <a:off x="0" y="0"/>
                          <a:ext cx="2210435" cy="150495"/>
                        </a:xfrm>
                        <a:prstGeom prst="rect">
                          <a:avLst/>
                        </a:prstGeom>
                        <a:solidFill>
                          <a:prstClr val="white"/>
                        </a:solidFill>
                        <a:ln>
                          <a:noFill/>
                        </a:ln>
                      </wps:spPr>
                      <wps:txbx>
                        <w:txbxContent>
                          <w:p w14:paraId="221F4924" w14:textId="4721644C" w:rsidR="00D30A53" w:rsidRPr="006E4539" w:rsidRDefault="00D30A53" w:rsidP="00D30A53">
                            <w:pPr>
                              <w:pStyle w:val="Beschriftung"/>
                              <w:rPr>
                                <w:noProof/>
                              </w:rPr>
                            </w:pPr>
                            <w:r>
                              <w:t xml:space="preserve">Abbildung </w:t>
                            </w:r>
                            <w:fldSimple w:instr=" SEQ Abbildung \* ARABIC ">
                              <w:r w:rsidR="0001718C">
                                <w:rPr>
                                  <w:noProof/>
                                </w:rPr>
                                <w:t>8</w:t>
                              </w:r>
                            </w:fldSimple>
                            <w:r>
                              <w:t xml:space="preserve">: Blattbreite </w:t>
                            </w:r>
                            <w:proofErr w:type="spellStart"/>
                            <w:r>
                              <w:t>vs</w:t>
                            </w:r>
                            <w:proofErr w:type="spellEnd"/>
                            <w:r>
                              <w:t xml:space="preserve"> Länge (Form 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4917D" id="_x0000_s1033" type="#_x0000_t202" style="position:absolute;margin-left:18.65pt;margin-top:1.4pt;width:174.05pt;height:11.8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" stroked="f">
                <v:textbox inset="0,0,0,0">
                  <w:txbxContent>
                    <w:p w14:paraId="221F4924" w14:textId="4721644C" w:rsidR="00D30A53" w:rsidRPr="006E4539" w:rsidRDefault="00D30A53" w:rsidP="00D30A53">
                      <w:pPr>
                        <w:pStyle w:val="Beschriftung"/>
                        <w:rPr>
                          <w:noProof/>
                        </w:rPr>
                      </w:pPr>
                      <w:r>
                        <w:t xml:space="preserve">Abbildung </w:t>
                      </w:r>
                      <w:fldSimple w:instr=" SEQ Abbildung \* ARABIC ">
                        <w:r w:rsidR="0001718C">
                          <w:rPr>
                            <w:noProof/>
                          </w:rPr>
                          <w:t>8</w:t>
                        </w:r>
                      </w:fldSimple>
                      <w:r>
                        <w:t xml:space="preserve">: Blattbreite </w:t>
                      </w:r>
                      <w:proofErr w:type="spellStart"/>
                      <w:r>
                        <w:t>vs</w:t>
                      </w:r>
                      <w:proofErr w:type="spellEnd"/>
                      <w:r>
                        <w:t xml:space="preserve"> Länge (Form Art)</w:t>
                      </w:r>
                    </w:p>
                  </w:txbxContent>
                </v:textbox>
                <w10:wrap type="square" anchorx="margin"/>
              </v:shape>
            </w:pict>
          </mc:Fallback>
        </mc:AlternateContent>
      </w:r>
    </w:p>
    <w:p w14:paraId="74BC2F12" w14:textId="7EBF01C2" w:rsidR="006D66AB" w:rsidRDefault="004E6BC6" w:rsidP="004E6BC6">
      <w:pPr>
        <w:pStyle w:val="berschrift3"/>
      </w:pPr>
      <w:proofErr w:type="spellStart"/>
      <w:r>
        <w:t>Cognitive</w:t>
      </w:r>
      <w:proofErr w:type="spellEnd"/>
      <w:r>
        <w:t xml:space="preserve"> </w:t>
      </w:r>
      <w:proofErr w:type="spellStart"/>
      <w:r>
        <w:t>load</w:t>
      </w:r>
      <w:proofErr w:type="spellEnd"/>
      <w:r>
        <w:t>:</w:t>
      </w:r>
    </w:p>
    <w:p w14:paraId="627C541B" w14:textId="7FF5E5BF" w:rsidR="004E6BC6" w:rsidRDefault="00225222" w:rsidP="004E6BC6">
      <w:r w:rsidRPr="005772E5">
        <w:rPr>
          <w:noProof/>
        </w:rPr>
        <w:drawing>
          <wp:anchor distT="0" distB="0" distL="114300" distR="114300" simplePos="0" relativeHeight="251671552" behindDoc="0" locked="0" layoutInCell="1" allowOverlap="1" wp14:anchorId="7CF900AE" wp14:editId="0D04FEC8">
            <wp:simplePos x="0" y="0"/>
            <wp:positionH relativeFrom="margin">
              <wp:align>left</wp:align>
            </wp:positionH>
            <wp:positionV relativeFrom="paragraph">
              <wp:posOffset>95465</wp:posOffset>
            </wp:positionV>
            <wp:extent cx="2334260" cy="1732915"/>
            <wp:effectExtent l="0" t="0" r="8890" b="635"/>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9748" cy="1744606"/>
                    </a:xfrm>
                    <a:prstGeom prst="rect">
                      <a:avLst/>
                    </a:prstGeom>
                  </pic:spPr>
                </pic:pic>
              </a:graphicData>
            </a:graphic>
            <wp14:sizeRelH relativeFrom="margin">
              <wp14:pctWidth>0</wp14:pctWidth>
            </wp14:sizeRelH>
            <wp14:sizeRelV relativeFrom="margin">
              <wp14:pctHeight>0</wp14:pctHeight>
            </wp14:sizeRelV>
          </wp:anchor>
        </w:drawing>
      </w:r>
      <w:r w:rsidR="005772E5">
        <w:t xml:space="preserve">Der </w:t>
      </w:r>
      <w:r w:rsidR="00CA4CFD">
        <w:t>«</w:t>
      </w:r>
      <w:proofErr w:type="spellStart"/>
      <w:r w:rsidR="005772E5">
        <w:t>Cognitive</w:t>
      </w:r>
      <w:proofErr w:type="spellEnd"/>
      <w:r w:rsidR="005772E5">
        <w:t xml:space="preser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E65B8AE" w:rsidR="006D1583" w:rsidRDefault="0033091F" w:rsidP="004E6BC6">
      <w:r>
        <w:t xml:space="preserve">Visualisierungen mit einer Menge verschachtelter Informationen </w:t>
      </w:r>
      <w:r w:rsidR="00A763ED">
        <w:t>sind ein grösserer «</w:t>
      </w:r>
      <w:proofErr w:type="spellStart"/>
      <w:r w:rsidR="00A763ED">
        <w:t>Cognitive</w:t>
      </w:r>
      <w:proofErr w:type="spellEnd"/>
      <w:r w:rsidR="00A763ED">
        <w:t xml:space="preser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 xml:space="preserve">Beispiel für eine Visualisierung mit grösserem </w:t>
      </w:r>
      <w:proofErr w:type="spellStart"/>
      <w:r w:rsidR="00944BB8">
        <w:t>Cognitive</w:t>
      </w:r>
      <w:proofErr w:type="spellEnd"/>
      <w:r w:rsidR="00944BB8">
        <w:t xml:space="preserve"> Load siehe Abbildung links</w:t>
      </w:r>
      <w:r w:rsidR="00821164">
        <w:t>)</w:t>
      </w:r>
      <w:r w:rsidR="002A2B63">
        <w:t>.</w:t>
      </w:r>
    </w:p>
    <w:p w14:paraId="3D0B26CA" w14:textId="177BC4C1" w:rsidR="00FC6A66" w:rsidRDefault="00225222" w:rsidP="00580A97">
      <w:r>
        <w:rPr>
          <w:noProof/>
        </w:rPr>
        <mc:AlternateContent>
          <mc:Choice Requires="wps">
            <w:drawing>
              <wp:anchor distT="0" distB="0" distL="114300" distR="114300" simplePos="0" relativeHeight="251700224" behindDoc="0" locked="0" layoutInCell="1" allowOverlap="1" wp14:anchorId="56469F55" wp14:editId="70DA97F8">
                <wp:simplePos x="0" y="0"/>
                <wp:positionH relativeFrom="column">
                  <wp:posOffset>157480</wp:posOffset>
                </wp:positionH>
                <wp:positionV relativeFrom="paragraph">
                  <wp:posOffset>5080</wp:posOffset>
                </wp:positionV>
                <wp:extent cx="2174875" cy="635"/>
                <wp:effectExtent l="0" t="0" r="0" b="0"/>
                <wp:wrapSquare wrapText="bothSides"/>
                <wp:docPr id="714416468" name="Textfeld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1CCFC548" w14:textId="221F0738" w:rsidR="00225222" w:rsidRPr="005C21D0" w:rsidRDefault="00225222" w:rsidP="00225222">
                            <w:pPr>
                              <w:pStyle w:val="Beschriftung"/>
                              <w:rPr>
                                <w:noProof/>
                              </w:rPr>
                            </w:pPr>
                            <w:r>
                              <w:t xml:space="preserve">Abbildung </w:t>
                            </w:r>
                            <w:fldSimple w:instr=" SEQ Abbildung \* ARABIC ">
                              <w:r w:rsidR="0001718C">
                                <w:rPr>
                                  <w:noProof/>
                                </w:rPr>
                                <w:t>9</w:t>
                              </w:r>
                            </w:fldSimple>
                            <w:r>
                              <w:t xml:space="preserve">: Blattbreite </w:t>
                            </w:r>
                            <w:proofErr w:type="spellStart"/>
                            <w:r>
                              <w:t>vs</w:t>
                            </w:r>
                            <w:proofErr w:type="spellEnd"/>
                            <w:r>
                              <w:t xml:space="preserve"> Länge (K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469F55" id="_x0000_s1034" type="#_x0000_t202" style="position:absolute;margin-left:12.4pt;margin-top:.4pt;width:171.2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0LbGwIAAD8EAAAOAAAAZHJzL2Uyb0RvYy54bWysU8Fu2zAMvQ/YPwi6L06ytQ2M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cvdpdnfDmaTY7ce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" stroked="f">
                <v:textbox style="mso-fit-shape-to-text:t" inset="0,0,0,0">
                  <w:txbxContent>
                    <w:p w14:paraId="1CCFC548" w14:textId="221F0738" w:rsidR="00225222" w:rsidRPr="005C21D0" w:rsidRDefault="00225222" w:rsidP="00225222">
                      <w:pPr>
                        <w:pStyle w:val="Beschriftung"/>
                        <w:rPr>
                          <w:noProof/>
                        </w:rPr>
                      </w:pPr>
                      <w:r>
                        <w:t xml:space="preserve">Abbildung </w:t>
                      </w:r>
                      <w:fldSimple w:instr=" SEQ Abbildung \* ARABIC ">
                        <w:r w:rsidR="0001718C">
                          <w:rPr>
                            <w:noProof/>
                          </w:rPr>
                          <w:t>9</w:t>
                        </w:r>
                      </w:fldSimple>
                      <w:r>
                        <w:t xml:space="preserve">: Blattbreite </w:t>
                      </w:r>
                      <w:proofErr w:type="spellStart"/>
                      <w:r>
                        <w:t>vs</w:t>
                      </w:r>
                      <w:proofErr w:type="spellEnd"/>
                      <w:r>
                        <w:t xml:space="preserve"> Länge (KDE)</w:t>
                      </w:r>
                    </w:p>
                  </w:txbxContent>
                </v:textbox>
                <w10:wrap type="square"/>
              </v:shape>
            </w:pict>
          </mc:Fallback>
        </mc:AlternateContent>
      </w:r>
      <w:r w:rsidR="00767C44">
        <w:t xml:space="preserve">Deshalb ist es von grosser Wichtigkeit die Visualisierungen auf die Zielgruppe </w:t>
      </w:r>
      <w:r w:rsidR="00235B89">
        <w:t xml:space="preserve">und </w:t>
      </w:r>
      <w:r w:rsidR="00767C44">
        <w:t>Einbettungsbereich</w:t>
      </w:r>
      <w:r w:rsidR="00235B89">
        <w:t xml:space="preserve"> (Paper, Präsentation, Bericht usw.)</w:t>
      </w:r>
      <w:r w:rsidR="00767C44">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47514C2E" w:rsidR="00094A24" w:rsidRDefault="005879C2" w:rsidP="001E3714">
      <w:r>
        <w:t xml:space="preserve">Daten werden meist nicht von den Personen erhoben, welche sie schlussendlich </w:t>
      </w:r>
      <w:r w:rsidR="002166E5">
        <w:t xml:space="preserve">auch </w:t>
      </w:r>
      <w:r w:rsidR="004F3C3C">
        <w:t xml:space="preserve">Analysieren und Visualisieren. </w:t>
      </w:r>
      <w:r w:rsidR="003C5FE1">
        <w:t xml:space="preserve">Im heutigen Zeitalter von «Big Data» </w:t>
      </w:r>
      <w:r w:rsidR="003C5FE1">
        <w:t xml:space="preserve">werden </w:t>
      </w:r>
      <w:r w:rsidR="004F3C3C">
        <w:t xml:space="preserve">auch </w:t>
      </w:r>
      <w:proofErr w:type="gramStart"/>
      <w:r w:rsidR="004D21A7">
        <w:t xml:space="preserve">preisgünstig </w:t>
      </w:r>
      <w:r w:rsidR="004D21A7">
        <w:t xml:space="preserve"> </w:t>
      </w:r>
      <w:r w:rsidR="004F3C3C">
        <w:t>alle</w:t>
      </w:r>
      <w:proofErr w:type="gramEnd"/>
      <w:r w:rsidR="004F3C3C">
        <w:t xml:space="preserv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AC3622">
        <w:t xml:space="preserve"> </w:t>
      </w:r>
      <w:r w:rsidR="00EE405A">
        <w:t xml:space="preserve">Dies führt oft dazu, dass </w:t>
      </w:r>
      <w:r w:rsidR="00243833">
        <w:t xml:space="preserve">gesammelte Daten </w:t>
      </w:r>
      <w:r w:rsidR="009C534A">
        <w:t xml:space="preserve">unstrukturiert abgespeichert sind und </w:t>
      </w:r>
      <w:r w:rsidR="007206A0">
        <w:t xml:space="preserve">diese erstmals gefiltert und vorverarbeitet </w:t>
      </w:r>
      <w:r w:rsidR="005B39CA">
        <w:t xml:space="preserve">damit sie </w:t>
      </w:r>
      <w:r w:rsidR="00BD492D">
        <w:t>verwendet werden können</w:t>
      </w:r>
      <w:r w:rsidR="001D49CE">
        <w:fldChar w:fldCharType="begin"/>
      </w:r>
      <w:r w:rsidR="001D49CE">
        <w:instrText xml:space="preserve"> ADDIN ZOTERO_ITEM CSL_CITATION {"citationID":"5HZYdRR6","properties":{"formattedCitation":"[7]","plainCitation":"[7]","noteIndex":0},"citationItems":[{"id":264,"uris":["http://zotero.org/users/11064104/items/8WBT9393"],"itemData":{"id":264,"type":"post-weblog","abstract":"A look into structured and unstructured data, their key differences and which form best meets your business needs. All data is not created equal. Some data is structured, but most of it is unstructured. Structured and unstructured data is sourced, collected and scaled in different ways, and each one resides in a different type of […]","container-title":"IBM Blog","language":"en-US","title":"Structured vs. Unstructured Data: What’s the Difference?","title-short":"Structured vs. Unstructured Data","URL":"https://www.ibm.com/blog/structured-vs-unstructured-data/","author":[{"family":"Education","given":"IBM Cloud"}],"accessed":{"date-parts":[["2023",10,7]]},"issued":{"date-parts":[["2021",6,29]]}}}],"schema":"https://github.com/citation-style-language/schema/raw/master/csl-citation.json"} </w:instrText>
      </w:r>
      <w:r w:rsidR="001D49CE">
        <w:fldChar w:fldCharType="separate"/>
      </w:r>
      <w:r w:rsidR="001D49CE" w:rsidRPr="001D49CE">
        <w:rPr>
          <w:rFonts w:ascii="Calibri" w:hAnsi="Calibri" w:cs="Calibri"/>
        </w:rPr>
        <w:t>[7]</w:t>
      </w:r>
      <w:r w:rsidR="001D49CE">
        <w:fldChar w:fldCharType="end"/>
      </w:r>
      <w:r w:rsidR="003028F2">
        <w:t>.</w:t>
      </w:r>
    </w:p>
    <w:p w14:paraId="4F3B14BC" w14:textId="342A4753"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 xml:space="preserve">ein </w:t>
      </w:r>
      <w:proofErr w:type="spellStart"/>
      <w:r w:rsidR="00BE7B07">
        <w:t>Sanity</w:t>
      </w:r>
      <w:proofErr w:type="spellEnd"/>
      <w:r w:rsidR="00676AE0">
        <w:t xml:space="preserve"> </w:t>
      </w:r>
      <w:r w:rsidR="00BE7B07">
        <w:t xml:space="preserve">Check </w:t>
      </w:r>
      <w:r w:rsidR="00C75FAF">
        <w:t xml:space="preserve">(machen die Werte der Observationen Sinn) </w:t>
      </w:r>
      <w:r w:rsidR="00BE7B07">
        <w:t>durchgeführt wird</w:t>
      </w:r>
      <w:r w:rsidR="009C2B3A">
        <w:t>.</w:t>
      </w:r>
    </w:p>
    <w:p w14:paraId="00794C6E" w14:textId="27AC5878" w:rsidR="00C470E3" w:rsidRDefault="005315C2" w:rsidP="004E6601">
      <w:r>
        <w:t>Ein weiterer wichtiger Punkt, welcher vor allem die Visualisierung betrifft, ist die Art, in welcher die Daten vorliegen.</w:t>
      </w:r>
      <w:r w:rsidR="00F542AD">
        <w:t xml:space="preserve"> </w:t>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AA7E0A">
        <w:t xml:space="preserve"> </w:t>
      </w:r>
      <w:r w:rsidR="00AA7E0A">
        <w:fldChar w:fldCharType="begin"/>
      </w:r>
      <w:r w:rsidR="00AA7E0A">
        <w:instrText xml:space="preserve"> ADDIN ZOTERO_ITEM CSL_CITATION {"citationID":"AmSpgcaY","properties":{"formattedCitation":"[8]","plainCitation":"[8]","noteIndex":0},"citationItems":[{"id":270,"uris":["http://zotero.org/users/11064104/items/RQJEHE34"],"itemData":{"id":270,"type":"webpage","title":"Guide to Data Types and How to Graph Them in Statistics - Statistics By Jim","URL":"https://statisticsbyjim.com/basics/data-types/","accessed":{"date-parts":[["2023",10,7]]}}}],"schema":"https://github.com/citation-style-language/schema/raw/master/csl-citation.json"} </w:instrText>
      </w:r>
      <w:r w:rsidR="00AA7E0A">
        <w:fldChar w:fldCharType="separate"/>
      </w:r>
      <w:r w:rsidR="00AA7E0A" w:rsidRPr="00AA7E0A">
        <w:rPr>
          <w:rFonts w:ascii="Calibri" w:hAnsi="Calibri" w:cs="Calibri"/>
        </w:rPr>
        <w:t>[8]</w:t>
      </w:r>
      <w:r w:rsidR="00AA7E0A">
        <w:fldChar w:fldCharType="end"/>
      </w:r>
      <w:r w:rsidR="004C4110">
        <w:t>.</w:t>
      </w:r>
      <w:r w:rsidR="004C4110">
        <w:br/>
      </w:r>
      <w:r w:rsidR="00A44F0D">
        <w:t>Beispiele für</w:t>
      </w:r>
      <w:r w:rsidR="005B104E">
        <w:t xml:space="preserve"> die Datentypen und deren</w:t>
      </w:r>
      <w:r w:rsidR="00A44F0D">
        <w:t xml:space="preserve">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9" w:history="1">
        <w:r w:rsidRPr="001F5CEF">
          <w:rPr>
            <w:rStyle w:val="Hyperlink"/>
          </w:rPr>
          <w:t>https://www.bfs.admin.ch/bfs/de/home/statistiken/energie.assetdetail.28065403.html</w:t>
        </w:r>
      </w:hyperlink>
    </w:p>
    <w:p w14:paraId="014BE7AC" w14:textId="2B69A552"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r w:rsidR="00703E7E">
        <w:t xml:space="preserve"> Hier war kein exzessives Data-</w:t>
      </w:r>
      <w:proofErr w:type="spellStart"/>
      <w:r w:rsidR="00703E7E">
        <w:t>Cleaning</w:t>
      </w:r>
      <w:proofErr w:type="spellEnd"/>
      <w:r w:rsidR="00703E7E">
        <w:t xml:space="preserve"> nötig, da </w:t>
      </w:r>
      <w:r w:rsidR="00F13C60">
        <w:t xml:space="preserve">diese bereits </w:t>
      </w:r>
      <w:r w:rsidR="00073D2B">
        <w:t>als Tabelle vorliegen (Excel Tabelle). Allerdings mussten irrelevante Zellen entfernt werden.</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715856F1" w:rsidR="00820A74" w:rsidRDefault="008332CC" w:rsidP="00820A74">
      <w:r w:rsidRPr="00F06EA8">
        <w:rPr>
          <w:noProof/>
        </w:rPr>
        <w:drawing>
          <wp:anchor distT="0" distB="0" distL="114300" distR="114300" simplePos="0" relativeHeight="251672576" behindDoc="0" locked="0" layoutInCell="1" allowOverlap="1" wp14:anchorId="461C1CE2" wp14:editId="35D6E33A">
            <wp:simplePos x="0" y="0"/>
            <wp:positionH relativeFrom="margin">
              <wp:posOffset>3616104</wp:posOffset>
            </wp:positionH>
            <wp:positionV relativeFrom="paragraph">
              <wp:posOffset>426113</wp:posOffset>
            </wp:positionV>
            <wp:extent cx="2051050" cy="1438275"/>
            <wp:effectExtent l="0" t="0" r="6350" b="9525"/>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1050" cy="1438275"/>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3C26883B" w14:textId="2FCF4917" w:rsidR="00321C95" w:rsidRDefault="008627A4" w:rsidP="00EB1616">
      <w:r w:rsidRPr="004A3DD9">
        <w:rPr>
          <w:noProof/>
        </w:rPr>
        <w:drawing>
          <wp:anchor distT="0" distB="0" distL="114300" distR="114300" simplePos="0" relativeHeight="251673600" behindDoc="0" locked="0" layoutInCell="1" allowOverlap="1" wp14:anchorId="2A91E536" wp14:editId="3E33CBCD">
            <wp:simplePos x="0" y="0"/>
            <wp:positionH relativeFrom="margin">
              <wp:posOffset>-25538</wp:posOffset>
            </wp:positionH>
            <wp:positionV relativeFrom="paragraph">
              <wp:posOffset>636795</wp:posOffset>
            </wp:positionV>
            <wp:extent cx="2529205" cy="1443355"/>
            <wp:effectExtent l="0" t="0" r="4445" b="444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9205" cy="144335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2272" behindDoc="0" locked="0" layoutInCell="1" allowOverlap="1" wp14:anchorId="7F3A0F33" wp14:editId="7129269D">
                <wp:simplePos x="0" y="0"/>
                <wp:positionH relativeFrom="margin">
                  <wp:align>right</wp:align>
                </wp:positionH>
                <wp:positionV relativeFrom="paragraph">
                  <wp:posOffset>342430</wp:posOffset>
                </wp:positionV>
                <wp:extent cx="2051050" cy="158750"/>
                <wp:effectExtent l="0" t="0" r="6350" b="0"/>
                <wp:wrapSquare wrapText="bothSides"/>
                <wp:docPr id="878237630" name="Textfeld 1"/>
                <wp:cNvGraphicFramePr/>
                <a:graphic xmlns:a="http://schemas.openxmlformats.org/drawingml/2006/main">
                  <a:graphicData uri="http://schemas.microsoft.com/office/word/2010/wordprocessingShape">
                    <wps:wsp>
                      <wps:cNvSpPr txBox="1"/>
                      <wps:spPr>
                        <a:xfrm>
                          <a:off x="0" y="0"/>
                          <a:ext cx="2051050" cy="158750"/>
                        </a:xfrm>
                        <a:prstGeom prst="rect">
                          <a:avLst/>
                        </a:prstGeom>
                        <a:solidFill>
                          <a:prstClr val="white"/>
                        </a:solidFill>
                        <a:ln>
                          <a:noFill/>
                        </a:ln>
                      </wps:spPr>
                      <wps:txbx>
                        <w:txbxContent>
                          <w:p w14:paraId="18FFD081" w14:textId="417FCD4C" w:rsidR="008627A4" w:rsidRPr="002E46F3" w:rsidRDefault="008627A4" w:rsidP="008627A4">
                            <w:pPr>
                              <w:pStyle w:val="Beschriftung"/>
                              <w:rPr>
                                <w:noProof/>
                              </w:rPr>
                            </w:pPr>
                            <w:r>
                              <w:t xml:space="preserve">Abbildung </w:t>
                            </w:r>
                            <w:fldSimple w:instr=" SEQ Abbildung \* ARABIC ">
                              <w:r w:rsidR="0001718C">
                                <w:rPr>
                                  <w:noProof/>
                                </w:rPr>
                                <w:t>10</w:t>
                              </w:r>
                            </w:fldSimple>
                            <w:r>
                              <w:t>: Verlauf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3A0F33" id="_x0000_s1035" type="#_x0000_t202" style="position:absolute;margin-left:110.3pt;margin-top:26.95pt;width:161.5pt;height:1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" stroked="f">
                <v:textbox inset="0,0,0,0">
                  <w:txbxContent>
                    <w:p w14:paraId="18FFD081" w14:textId="417FCD4C" w:rsidR="008627A4" w:rsidRPr="002E46F3" w:rsidRDefault="008627A4" w:rsidP="008627A4">
                      <w:pPr>
                        <w:pStyle w:val="Beschriftung"/>
                        <w:rPr>
                          <w:noProof/>
                        </w:rPr>
                      </w:pPr>
                      <w:r>
                        <w:t xml:space="preserve">Abbildung </w:t>
                      </w:r>
                      <w:fldSimple w:instr=" SEQ Abbildung \* ARABIC ">
                        <w:r w:rsidR="0001718C">
                          <w:rPr>
                            <w:noProof/>
                          </w:rPr>
                          <w:t>10</w:t>
                        </w:r>
                      </w:fldSimple>
                      <w:r>
                        <w:t>: Verlauf Energieverbrauch</w:t>
                      </w:r>
                    </w:p>
                  </w:txbxContent>
                </v:textbox>
                <w10:wrap type="square" anchorx="margin"/>
              </v:shape>
            </w:pict>
          </mc:Fallback>
        </mc:AlternateContent>
      </w:r>
      <w:r w:rsidR="006A56A5">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1F6FC455" w14:textId="546E8AC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4AD4D8F1" w:rsidR="00F539E7" w:rsidRPr="00820A74" w:rsidRDefault="008627A4" w:rsidP="00EB1616">
      <w:r>
        <w:rPr>
          <w:noProof/>
        </w:rPr>
        <mc:AlternateContent>
          <mc:Choice Requires="wps">
            <w:drawing>
              <wp:anchor distT="0" distB="0" distL="114300" distR="114300" simplePos="0" relativeHeight="251704320" behindDoc="0" locked="0" layoutInCell="1" allowOverlap="1" wp14:anchorId="43A8778D" wp14:editId="03AD3CF3">
                <wp:simplePos x="0" y="0"/>
                <wp:positionH relativeFrom="margin">
                  <wp:align>left</wp:align>
                </wp:positionH>
                <wp:positionV relativeFrom="paragraph">
                  <wp:posOffset>752475</wp:posOffset>
                </wp:positionV>
                <wp:extent cx="2560320" cy="127000"/>
                <wp:effectExtent l="0" t="0" r="0" b="6350"/>
                <wp:wrapSquare wrapText="bothSides"/>
                <wp:docPr id="552105623" name="Textfeld 1"/>
                <wp:cNvGraphicFramePr/>
                <a:graphic xmlns:a="http://schemas.openxmlformats.org/drawingml/2006/main">
                  <a:graphicData uri="http://schemas.microsoft.com/office/word/2010/wordprocessingShape">
                    <wps:wsp>
                      <wps:cNvSpPr txBox="1"/>
                      <wps:spPr>
                        <a:xfrm>
                          <a:off x="0" y="0"/>
                          <a:ext cx="2560320" cy="127000"/>
                        </a:xfrm>
                        <a:prstGeom prst="rect">
                          <a:avLst/>
                        </a:prstGeom>
                        <a:solidFill>
                          <a:prstClr val="white"/>
                        </a:solidFill>
                        <a:ln>
                          <a:noFill/>
                        </a:ln>
                      </wps:spPr>
                      <wps:txbx>
                        <w:txbxContent>
                          <w:p w14:paraId="21DAEB03" w14:textId="3BBC8110" w:rsidR="008627A4" w:rsidRPr="00DF6DCD" w:rsidRDefault="008627A4" w:rsidP="008627A4">
                            <w:pPr>
                              <w:pStyle w:val="Beschriftung"/>
                              <w:rPr>
                                <w:noProof/>
                              </w:rPr>
                            </w:pPr>
                            <w:r>
                              <w:t xml:space="preserve">Abbildung </w:t>
                            </w:r>
                            <w:fldSimple w:instr=" SEQ Abbildung \* ARABIC ">
                              <w:r w:rsidR="0001718C">
                                <w:rPr>
                                  <w:noProof/>
                                </w:rPr>
                                <w:t>11</w:t>
                              </w:r>
                            </w:fldSimple>
                            <w:r>
                              <w:t>: Verlauf Differenz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8778D" id="_x0000_s1036" type="#_x0000_t202" style="position:absolute;margin-left:0;margin-top:59.25pt;width:201.6pt;height:10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" stroked="f">
                <v:textbox inset="0,0,0,0">
                  <w:txbxContent>
                    <w:p w14:paraId="21DAEB03" w14:textId="3BBC8110" w:rsidR="008627A4" w:rsidRPr="00DF6DCD" w:rsidRDefault="008627A4" w:rsidP="008627A4">
                      <w:pPr>
                        <w:pStyle w:val="Beschriftung"/>
                        <w:rPr>
                          <w:noProof/>
                        </w:rPr>
                      </w:pPr>
                      <w:r>
                        <w:t xml:space="preserve">Abbildung </w:t>
                      </w:r>
                      <w:fldSimple w:instr=" SEQ Abbildung \* ARABIC ">
                        <w:r w:rsidR="0001718C">
                          <w:rPr>
                            <w:noProof/>
                          </w:rPr>
                          <w:t>11</w:t>
                        </w:r>
                      </w:fldSimple>
                      <w:r>
                        <w:t>: Verlauf Differenz Energieverbrauch</w:t>
                      </w:r>
                    </w:p>
                  </w:txbxContent>
                </v:textbox>
                <w10:wrap type="square" anchorx="margin"/>
              </v:shape>
            </w:pict>
          </mc:Fallback>
        </mc:AlternateContent>
      </w:r>
      <w:r w:rsidR="00B642F1">
        <w:t xml:space="preserve">Diesmal wurde ein </w:t>
      </w:r>
      <w:proofErr w:type="spellStart"/>
      <w:r w:rsidR="00B642F1">
        <w:t>Barplot</w:t>
      </w:r>
      <w:proofErr w:type="spellEnd"/>
      <w:r w:rsidR="00B642F1">
        <w:t xml:space="preserve">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1665EEE0"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5E22D3B3" w:rsidR="00C336BA" w:rsidRDefault="001854F2" w:rsidP="00C336BA">
      <w:r w:rsidRPr="001854F2">
        <w:rPr>
          <w:noProof/>
        </w:rPr>
        <w:drawing>
          <wp:anchor distT="0" distB="0" distL="114300" distR="114300" simplePos="0" relativeHeight="251674624" behindDoc="0" locked="0" layoutInCell="1" allowOverlap="1" wp14:anchorId="5AF769E7" wp14:editId="4162C575">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792067CB" w:rsidR="00C1761F" w:rsidRDefault="00F27323" w:rsidP="00C336BA">
      <w:r>
        <w:rPr>
          <w:noProof/>
        </w:rPr>
        <mc:AlternateContent>
          <mc:Choice Requires="wps">
            <w:drawing>
              <wp:anchor distT="0" distB="0" distL="114300" distR="114300" simplePos="0" relativeHeight="251706368" behindDoc="0" locked="0" layoutInCell="1" allowOverlap="1" wp14:anchorId="25F812E6" wp14:editId="4C048CF4">
                <wp:simplePos x="0" y="0"/>
                <wp:positionH relativeFrom="margin">
                  <wp:posOffset>467360</wp:posOffset>
                </wp:positionH>
                <wp:positionV relativeFrom="paragraph">
                  <wp:posOffset>242570</wp:posOffset>
                </wp:positionV>
                <wp:extent cx="2567940" cy="126365"/>
                <wp:effectExtent l="0" t="0" r="3810" b="6985"/>
                <wp:wrapSquare wrapText="bothSides"/>
                <wp:docPr id="1233322801" name="Textfeld 1"/>
                <wp:cNvGraphicFramePr/>
                <a:graphic xmlns:a="http://schemas.openxmlformats.org/drawingml/2006/main">
                  <a:graphicData uri="http://schemas.microsoft.com/office/word/2010/wordprocessingShape">
                    <wps:wsp>
                      <wps:cNvSpPr txBox="1"/>
                      <wps:spPr>
                        <a:xfrm>
                          <a:off x="0" y="0"/>
                          <a:ext cx="2567940" cy="126365"/>
                        </a:xfrm>
                        <a:prstGeom prst="rect">
                          <a:avLst/>
                        </a:prstGeom>
                        <a:solidFill>
                          <a:prstClr val="white"/>
                        </a:solidFill>
                        <a:ln>
                          <a:noFill/>
                        </a:ln>
                      </wps:spPr>
                      <wps:txbx>
                        <w:txbxContent>
                          <w:p w14:paraId="4537197D" w14:textId="606343B1" w:rsidR="00F27323" w:rsidRPr="00353A61" w:rsidRDefault="00F27323" w:rsidP="00F27323">
                            <w:pPr>
                              <w:pStyle w:val="Beschriftung"/>
                              <w:rPr>
                                <w:noProof/>
                              </w:rPr>
                            </w:pPr>
                            <w:r>
                              <w:t xml:space="preserve">Abbildung </w:t>
                            </w:r>
                            <w:fldSimple w:instr=" SEQ Abbildung \* ARABIC ">
                              <w:r w:rsidR="0001718C">
                                <w:rPr>
                                  <w:noProof/>
                                </w:rPr>
                                <w:t>12</w:t>
                              </w:r>
                            </w:fldSimple>
                            <w:r>
                              <w:t>: Energieverbrauch in Intervall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812E6" id="_x0000_s1037" type="#_x0000_t202" style="position:absolute;margin-left:36.8pt;margin-top:19.1pt;width:202.2pt;height:9.9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" stroked="f">
                <v:textbox inset="0,0,0,0">
                  <w:txbxContent>
                    <w:p w14:paraId="4537197D" w14:textId="606343B1" w:rsidR="00F27323" w:rsidRPr="00353A61" w:rsidRDefault="00F27323" w:rsidP="00F27323">
                      <w:pPr>
                        <w:pStyle w:val="Beschriftung"/>
                        <w:rPr>
                          <w:noProof/>
                        </w:rPr>
                      </w:pPr>
                      <w:r>
                        <w:t xml:space="preserve">Abbildung </w:t>
                      </w:r>
                      <w:fldSimple w:instr=" SEQ Abbildung \* ARABIC ">
                        <w:r w:rsidR="0001718C">
                          <w:rPr>
                            <w:noProof/>
                          </w:rPr>
                          <w:t>12</w:t>
                        </w:r>
                      </w:fldSimple>
                      <w:r>
                        <w:t>: Energieverbrauch in Intervallen</w:t>
                      </w:r>
                    </w:p>
                  </w:txbxContent>
                </v:textbox>
                <w10:wrap type="square" anchorx="margin"/>
              </v:shape>
            </w:pict>
          </mc:Fallback>
        </mc:AlternateContent>
      </w:r>
      <w:r w:rsidR="00C1761F">
        <w:t xml:space="preserve">Theoretisch hätte man </w:t>
      </w:r>
      <w:r w:rsidR="00453ADE">
        <w:t xml:space="preserve">auch ein </w:t>
      </w:r>
      <w:proofErr w:type="spellStart"/>
      <w:r w:rsidR="00453ADE">
        <w:t>Lineplot</w:t>
      </w:r>
      <w:proofErr w:type="spellEnd"/>
      <w:r w:rsidR="00453ADE">
        <w:t xml:space="preserve"> mit jeweils einer Linie pro </w:t>
      </w:r>
      <w:r w:rsidR="003C6779">
        <w:t>Art verwenden können.</w:t>
      </w:r>
      <w:r w:rsidR="00E00D8F">
        <w:t xml:space="preserve"> </w:t>
      </w:r>
    </w:p>
    <w:p w14:paraId="0E2504A9" w14:textId="29A2CD1B" w:rsidR="00847D5E" w:rsidRDefault="00847D5E" w:rsidP="00C336BA">
      <w:r>
        <w:t xml:space="preserve">Hier wurde nun ein </w:t>
      </w:r>
      <w:proofErr w:type="spellStart"/>
      <w:r>
        <w:t>Binning</w:t>
      </w:r>
      <w:proofErr w:type="spellEnd"/>
      <w:r>
        <w:t xml:space="preserve">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6AF9AA91" w:rsidR="006B7688" w:rsidRDefault="00F27323" w:rsidP="00B9300A">
      <w:r w:rsidRPr="001D698B">
        <w:rPr>
          <w:noProof/>
        </w:rPr>
        <w:drawing>
          <wp:anchor distT="0" distB="0" distL="114300" distR="114300" simplePos="0" relativeHeight="251675648" behindDoc="0" locked="0" layoutInCell="1" allowOverlap="1" wp14:anchorId="46A62E3F" wp14:editId="4EB144AB">
            <wp:simplePos x="0" y="0"/>
            <wp:positionH relativeFrom="margin">
              <wp:align>left</wp:align>
            </wp:positionH>
            <wp:positionV relativeFrom="paragraph">
              <wp:posOffset>570699</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20085" cy="1703705"/>
                    </a:xfrm>
                    <a:prstGeom prst="rect">
                      <a:avLst/>
                    </a:prstGeom>
                  </pic:spPr>
                </pic:pic>
              </a:graphicData>
            </a:graphic>
            <wp14:sizeRelH relativeFrom="margin">
              <wp14:pctWidth>0</wp14:pctWidth>
            </wp14:sizeRelH>
            <wp14:sizeRelV relativeFrom="margin">
              <wp14:pctHeight>0</wp14:pctHeight>
            </wp14:sizeRelV>
          </wp:anchor>
        </w:drawing>
      </w:r>
      <w:r w:rsidR="00B9300A" w:rsidRPr="00B9300A">
        <w:t xml:space="preserve">Ordinale bzw. nominale Daten </w:t>
      </w:r>
      <w:r w:rsidR="00B9300A">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4DDB23CF" w:rsidR="00DC2B0A" w:rsidRDefault="00220477" w:rsidP="001E3714">
      <w:r>
        <w:t xml:space="preserve">In diesem Beispiel wurde die Menge an </w:t>
      </w:r>
      <w:r w:rsidR="00006377">
        <w:t>v</w:t>
      </w:r>
      <w:r>
        <w:t>erbrauchtem Strom</w:t>
      </w:r>
      <w:r w:rsidR="00006377">
        <w:t xml:space="preserve"> des Jahres 2022 einiger ausgewählten Energiearten visualisiert. Dabei wurden die tatsächlichen Energiemengen durch eine qualitative Menge ersetzt.</w:t>
      </w:r>
      <w:r>
        <w:t xml:space="preserve"> </w:t>
      </w:r>
    </w:p>
    <w:p w14:paraId="0D416530" w14:textId="127E728F" w:rsidR="00DC2B0A" w:rsidRDefault="00F27323" w:rsidP="001E3714">
      <w:r>
        <w:rPr>
          <w:noProof/>
        </w:rPr>
        <mc:AlternateContent>
          <mc:Choice Requires="wps">
            <w:drawing>
              <wp:anchor distT="0" distB="0" distL="114300" distR="114300" simplePos="0" relativeHeight="251708416" behindDoc="0" locked="0" layoutInCell="1" allowOverlap="1" wp14:anchorId="1BB70954" wp14:editId="477AD7B0">
                <wp:simplePos x="0" y="0"/>
                <wp:positionH relativeFrom="margin">
                  <wp:posOffset>810895</wp:posOffset>
                </wp:positionH>
                <wp:positionV relativeFrom="paragraph">
                  <wp:posOffset>396848</wp:posOffset>
                </wp:positionV>
                <wp:extent cx="2258060" cy="142240"/>
                <wp:effectExtent l="0" t="0" r="8890" b="0"/>
                <wp:wrapSquare wrapText="bothSides"/>
                <wp:docPr id="1589184921" name="Textfeld 1"/>
                <wp:cNvGraphicFramePr/>
                <a:graphic xmlns:a="http://schemas.openxmlformats.org/drawingml/2006/main">
                  <a:graphicData uri="http://schemas.microsoft.com/office/word/2010/wordprocessingShape">
                    <wps:wsp>
                      <wps:cNvSpPr txBox="1"/>
                      <wps:spPr>
                        <a:xfrm>
                          <a:off x="0" y="0"/>
                          <a:ext cx="2258060" cy="142240"/>
                        </a:xfrm>
                        <a:prstGeom prst="rect">
                          <a:avLst/>
                        </a:prstGeom>
                        <a:solidFill>
                          <a:prstClr val="white"/>
                        </a:solidFill>
                        <a:ln>
                          <a:noFill/>
                        </a:ln>
                      </wps:spPr>
                      <wps:txbx>
                        <w:txbxContent>
                          <w:p w14:paraId="27C7E929" w14:textId="26CF20B9" w:rsidR="00F27323" w:rsidRPr="00315297" w:rsidRDefault="00F27323" w:rsidP="00F27323">
                            <w:pPr>
                              <w:pStyle w:val="Beschriftung"/>
                              <w:rPr>
                                <w:noProof/>
                              </w:rPr>
                            </w:pPr>
                            <w:r>
                              <w:t xml:space="preserve">Abbildung </w:t>
                            </w:r>
                            <w:fldSimple w:instr=" SEQ Abbildung \* ARABIC ">
                              <w:r w:rsidR="0001718C">
                                <w:rPr>
                                  <w:noProof/>
                                </w:rPr>
                                <w:t>13</w:t>
                              </w:r>
                            </w:fldSimple>
                            <w:r>
                              <w:t>: Stromverbrauch nach Energie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70954" id="_x0000_s1038" type="#_x0000_t202" style="position:absolute;margin-left:63.85pt;margin-top:31.25pt;width:177.8pt;height:11.2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" stroked="f">
                <v:textbox inset="0,0,0,0">
                  <w:txbxContent>
                    <w:p w14:paraId="27C7E929" w14:textId="26CF20B9" w:rsidR="00F27323" w:rsidRPr="00315297" w:rsidRDefault="00F27323" w:rsidP="00F27323">
                      <w:pPr>
                        <w:pStyle w:val="Beschriftung"/>
                        <w:rPr>
                          <w:noProof/>
                        </w:rPr>
                      </w:pPr>
                      <w:r>
                        <w:t xml:space="preserve">Abbildung </w:t>
                      </w:r>
                      <w:fldSimple w:instr=" SEQ Abbildung \* ARABIC ">
                        <w:r w:rsidR="0001718C">
                          <w:rPr>
                            <w:noProof/>
                          </w:rPr>
                          <w:t>13</w:t>
                        </w:r>
                      </w:fldSimple>
                      <w:r>
                        <w:t>: Stromverbrauch nach Energieart</w:t>
                      </w:r>
                    </w:p>
                  </w:txbxContent>
                </v:textbox>
                <w10:wrap type="square" anchorx="margin"/>
              </v:shape>
            </w:pict>
          </mc:Fallback>
        </mc:AlternateContent>
      </w:r>
      <w:r w:rsidR="00006377">
        <w:t xml:space="preserve">Die Zuordnung wurde durch ein </w:t>
      </w:r>
      <w:proofErr w:type="spellStart"/>
      <w:r w:rsidR="00006377">
        <w:t>Binning</w:t>
      </w:r>
      <w:proofErr w:type="spellEnd"/>
      <w:r w:rsidR="00006377">
        <w:t xml:space="preserve"> gelöst</w:t>
      </w:r>
      <w:r w:rsidR="00DC2B0A">
        <w:t xml:space="preserve">, wobei so ein ordinaler Datentyp entstand. </w:t>
      </w:r>
      <w:r w:rsidR="006C4AEF">
        <w:br/>
      </w:r>
      <w:r w:rsidR="00DC2B0A">
        <w:t xml:space="preserve">Ordinal bedeutet, dass es sich um ein Kategorieller Datentyp handelt, dieser allerdings logisch geordnet werden kann. </w:t>
      </w:r>
      <w:r w:rsidR="00DC2B0A">
        <w:br/>
        <w:t xml:space="preserve">Ob diese Abstufung </w:t>
      </w:r>
      <w:r w:rsidR="00B263DF">
        <w:t>Sinn</w:t>
      </w:r>
      <w:r w:rsidR="00DC2B0A">
        <w:t xml:space="preserve">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r>
      <w:r>
        <w:lastRenderedPageBreak/>
        <w:t xml:space="preserve">LE4: Grammar </w:t>
      </w:r>
      <w:proofErr w:type="spellStart"/>
      <w:r>
        <w:t>of</w:t>
      </w:r>
      <w:proofErr w:type="spellEnd"/>
      <w:r>
        <w:t xml:space="preserve"> Graphics</w:t>
      </w:r>
    </w:p>
    <w:p w14:paraId="034250F6" w14:textId="3D072BFC" w:rsidR="008D5C15" w:rsidRDefault="001852DF" w:rsidP="001852DF">
      <w:pPr>
        <w:pStyle w:val="berschrift2"/>
      </w:pPr>
      <w:r>
        <w:t>Einleitung:</w:t>
      </w:r>
    </w:p>
    <w:p w14:paraId="50D1B563" w14:textId="3C0B3622" w:rsidR="005C4730" w:rsidRDefault="00EC6CD2" w:rsidP="00EC6CD2">
      <w:r w:rsidRPr="00EC6CD2">
        <w:t xml:space="preserve">Die 'Grammar </w:t>
      </w:r>
      <w:proofErr w:type="spellStart"/>
      <w:r w:rsidRPr="00EC6CD2">
        <w:t>of</w:t>
      </w:r>
      <w:proofErr w:type="spellEnd"/>
      <w:r w:rsidRPr="00EC6CD2">
        <w:t xml:space="preserve"> Graphics' </w:t>
      </w:r>
      <w:r w:rsidR="00F460BE">
        <w:t>(</w:t>
      </w:r>
      <w:proofErr w:type="spellStart"/>
      <w:r w:rsidR="00F460BE" w:rsidRPr="00EC6CD2">
        <w:t>GoG</w:t>
      </w:r>
      <w:proofErr w:type="spellEnd"/>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w:t>
      </w:r>
      <w:proofErr w:type="spellStart"/>
      <w:r w:rsidRPr="00EC6CD2">
        <w:t>GoG</w:t>
      </w:r>
      <w:proofErr w:type="spellEnd"/>
      <w:r w:rsidRPr="00EC6CD2">
        <w:t xml:space="preserve"> ein modulares Framework, welches auf einem </w:t>
      </w:r>
      <w:proofErr w:type="spellStart"/>
      <w:r w:rsidR="00313FF3" w:rsidRPr="00EC6CD2">
        <w:t>layered</w:t>
      </w:r>
      <w:proofErr w:type="spellEnd"/>
      <w:r w:rsidR="00313FF3" w:rsidRPr="00EC6CD2">
        <w:t xml:space="preserve"> </w:t>
      </w:r>
      <w:proofErr w:type="spellStart"/>
      <w:r w:rsidR="00313FF3" w:rsidRPr="00EC6CD2">
        <w:t>approach</w:t>
      </w:r>
      <w:proofErr w:type="spellEnd"/>
      <w:r w:rsidR="00313FF3" w:rsidRPr="00EC6CD2">
        <w:t xml:space="preserve">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7F4097">
        <w:t xml:space="preserve"> </w:t>
      </w:r>
      <w:r w:rsidR="007F4097">
        <w:fldChar w:fldCharType="begin"/>
      </w:r>
      <w:r w:rsidR="007F4097">
        <w:instrText xml:space="preserve"> ADDIN ZOTERO_ITEM CSL_CITATION {"citationID":"k2zeTLlx","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7F4097">
        <w:fldChar w:fldCharType="separate"/>
      </w:r>
      <w:r w:rsidR="007F4097" w:rsidRPr="007F4097">
        <w:rPr>
          <w:rFonts w:ascii="Calibri" w:hAnsi="Calibri" w:cs="Calibri"/>
        </w:rPr>
        <w:t>[9]</w:t>
      </w:r>
      <w:r w:rsidR="007F4097">
        <w:fldChar w:fldCharType="end"/>
      </w:r>
      <w:r w:rsidR="00AB1230">
        <w:t>.</w:t>
      </w:r>
      <w:r w:rsidR="00FD3296">
        <w:br/>
        <w:t xml:space="preserve">Folgend werden </w:t>
      </w:r>
      <w:r w:rsidR="00D16D76">
        <w:t>einige</w:t>
      </w:r>
      <w:r w:rsidR="00FD3296">
        <w:t xml:space="preserve"> </w:t>
      </w:r>
      <w:r w:rsidR="00D16D76">
        <w:t xml:space="preserve">der </w:t>
      </w:r>
      <w:r w:rsidR="00FD3296">
        <w:t xml:space="preserve">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w:t>
      </w:r>
      <w:proofErr w:type="spellStart"/>
      <w:r>
        <w:t>diamonds</w:t>
      </w:r>
      <w:proofErr w:type="spellEnd"/>
      <w:r>
        <w:t>» Datenset vom Python Package «</w:t>
      </w:r>
      <w:proofErr w:type="spellStart"/>
      <w:r>
        <w:t>plotnine</w:t>
      </w:r>
      <w:proofErr w:type="spellEnd"/>
      <w:r>
        <w:t>»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proofErr w:type="spellStart"/>
      <w:r w:rsidRPr="00EE5189">
        <w:t>Layer</w:t>
      </w:r>
      <w:r w:rsidR="00F777D9" w:rsidRPr="00EE5189">
        <w:t>s</w:t>
      </w:r>
      <w:proofErr w:type="spellEnd"/>
      <w:r w:rsidR="00F777D9" w:rsidRPr="00EE5189">
        <w:t xml:space="preserve">: </w:t>
      </w:r>
      <w:r w:rsidRPr="00EE5189">
        <w:t>Dat</w:t>
      </w:r>
      <w:r w:rsidR="006C47ED" w:rsidRPr="00EE5189">
        <w:t xml:space="preserve">a &amp; </w:t>
      </w:r>
      <w:proofErr w:type="spellStart"/>
      <w:r w:rsidR="006C47ED" w:rsidRPr="00EE5189">
        <w:t>Aesthetics</w:t>
      </w:r>
      <w:proofErr w:type="spellEnd"/>
      <w:r w:rsidR="00D43A76" w:rsidRPr="00EE5189">
        <w:t xml:space="preserve"> &amp;</w:t>
      </w:r>
      <w:r w:rsidR="00C1502B" w:rsidRPr="00EE5189">
        <w:t xml:space="preserve"> </w:t>
      </w:r>
      <w:proofErr w:type="spellStart"/>
      <w:r w:rsidR="00A71F27" w:rsidRPr="00EE5189">
        <w:t>Geometric</w:t>
      </w:r>
      <w:proofErr w:type="spellEnd"/>
      <w:r w:rsidR="00A71F27" w:rsidRPr="00EE5189">
        <w:t xml:space="preserve"> </w:t>
      </w:r>
      <w:proofErr w:type="spellStart"/>
      <w:r w:rsidR="00A71F27" w:rsidRPr="00EE5189">
        <w:t>objects</w:t>
      </w:r>
      <w:proofErr w:type="spellEnd"/>
      <w:r w:rsidR="006C47ED" w:rsidRPr="00EE5189">
        <w:t>:</w:t>
      </w:r>
    </w:p>
    <w:p w14:paraId="71F09F22" w14:textId="174AA5D8" w:rsidR="0005244C" w:rsidRDefault="00F777D9" w:rsidP="006C47ED">
      <w:r>
        <w:t xml:space="preserve">Dies sind die Grundbausteine </w:t>
      </w:r>
      <w:r w:rsidR="000F291B">
        <w:t xml:space="preserve">des Grammar </w:t>
      </w:r>
      <w:proofErr w:type="spellStart"/>
      <w:r w:rsidR="000F291B">
        <w:t>of</w:t>
      </w:r>
      <w:proofErr w:type="spellEnd"/>
      <w:r w:rsidR="000F291B">
        <w:t xml:space="preserve"> Graphics und werden immer </w:t>
      </w:r>
      <w:r w:rsidR="008146B1">
        <w:t>benötigt,</w:t>
      </w:r>
      <w:r w:rsidR="000F291B">
        <w:t xml:space="preserve"> um ein</w:t>
      </w:r>
      <w:r w:rsidR="00955941">
        <w:t xml:space="preserve"> Plot zu erstellen</w:t>
      </w:r>
      <w:r w:rsidR="00F17BDE">
        <w:t xml:space="preserve"> </w:t>
      </w:r>
      <w:r w:rsidR="00F17BDE">
        <w:fldChar w:fldCharType="begin"/>
      </w:r>
      <w:r w:rsidR="00F17BDE">
        <w:instrText xml:space="preserve"> ADDIN ZOTERO_ITEM CSL_CITATION {"citationID":"xxZe0pa9","properties":{"formattedCitation":"[10]","plainCitation":"[10]","noteIndex":0},"citationItems":[{"id":274,"uris":["http://zotero.org/users/11064104/items/PIALQMAI"],"itemData":{"id":274,"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container-title":"Computing for Information Science","language":"en-us","title":"The grammar of graphics","URL":"https://info5940.infosci.cornell.edu/notes/dataviz/grammar-of-graphics/","author":[{"family":"Soltoff","given":"Benjamin"}],"accessed":{"date-parts":[["2023",10,7]]},"issued":{"date-parts":[["2019",3,1]]}}}],"schema":"https://github.com/citation-style-language/schema/raw/master/csl-citation.json"} </w:instrText>
      </w:r>
      <w:r w:rsidR="00F17BDE">
        <w:fldChar w:fldCharType="separate"/>
      </w:r>
      <w:r w:rsidR="00F17BDE" w:rsidRPr="00F17BDE">
        <w:rPr>
          <w:rFonts w:ascii="Calibri" w:hAnsi="Calibri" w:cs="Calibri"/>
        </w:rPr>
        <w:t>[10]</w:t>
      </w:r>
      <w:r w:rsidR="00F17BDE">
        <w:fldChar w:fldCharType="end"/>
      </w:r>
      <w:r w:rsidR="00955941">
        <w:t>.</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 xml:space="preserve">von den Attributen der Daten auf verschiedenen </w:t>
      </w:r>
      <w:proofErr w:type="spellStart"/>
      <w:r w:rsidR="0085506D">
        <w:t>Aestetics</w:t>
      </w:r>
      <w:proofErr w:type="spellEnd"/>
      <w:r w:rsidR="0085506D">
        <w:t xml:space="preserve">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w:t>
      </w:r>
      <w:proofErr w:type="spellStart"/>
      <w:r w:rsidR="00721E57">
        <w:t>Barchart</w:t>
      </w:r>
      <w:proofErr w:type="spellEnd"/>
      <w:r w:rsidR="00721E57">
        <w:t>), Linie (</w:t>
      </w:r>
      <w:proofErr w:type="spellStart"/>
      <w:r w:rsidR="00721E57">
        <w:t>Lineplot</w:t>
      </w:r>
      <w:proofErr w:type="spellEnd"/>
      <w:r w:rsidR="00721E57">
        <w:t>) usw. sein.</w:t>
      </w:r>
    </w:p>
    <w:p w14:paraId="27CD5AC1" w14:textId="434F8B1E" w:rsidR="00A10FE9" w:rsidRDefault="00276F72" w:rsidP="006C47ED">
      <w:r w:rsidRPr="00276F72">
        <w:rPr>
          <w:noProof/>
        </w:rPr>
        <w:drawing>
          <wp:anchor distT="0" distB="0" distL="114300" distR="114300" simplePos="0" relativeHeight="251676672" behindDoc="0" locked="0" layoutInCell="1" allowOverlap="1" wp14:anchorId="5B001318" wp14:editId="0368450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w:t>
      </w:r>
      <w:proofErr w:type="spellStart"/>
      <w:r>
        <w:t>Layers</w:t>
      </w:r>
      <w:proofErr w:type="spellEnd"/>
      <w:r>
        <w:t xml:space="preserve"> des </w:t>
      </w:r>
      <w:proofErr w:type="spellStart"/>
      <w:r>
        <w:t>GoG</w:t>
      </w:r>
      <w:proofErr w:type="spellEnd"/>
      <w:r>
        <w:t xml:space="preserve"> </w:t>
      </w:r>
      <w:r w:rsidR="003B4AEB">
        <w:t xml:space="preserve">können wir hier einerseits die Daten erkennen, sowohl auch die </w:t>
      </w:r>
      <w:proofErr w:type="spellStart"/>
      <w:r w:rsidR="003B4AEB">
        <w:t>Aestetics</w:t>
      </w:r>
      <w:proofErr w:type="spellEnd"/>
      <w:r w:rsidR="003B4AEB">
        <w:t xml:space="preserve"> mit de</w:t>
      </w:r>
      <w:r w:rsidR="00023BEF">
        <w:t xml:space="preserve">m Mapping der Daten auf die x und </w:t>
      </w:r>
      <w:proofErr w:type="spellStart"/>
      <w:r w:rsidR="00023BEF">
        <w:t>y-achse</w:t>
      </w:r>
      <w:proofErr w:type="spellEnd"/>
      <w:r w:rsidR="00023BEF">
        <w:t>.</w:t>
      </w:r>
    </w:p>
    <w:p w14:paraId="66592E01" w14:textId="5D98D2F1" w:rsidR="00023BEF" w:rsidRDefault="00F76301" w:rsidP="006C47ED">
      <w:r>
        <w:rPr>
          <w:noProof/>
        </w:rPr>
        <mc:AlternateContent>
          <mc:Choice Requires="wps">
            <w:drawing>
              <wp:anchor distT="0" distB="0" distL="114300" distR="114300" simplePos="0" relativeHeight="251710464" behindDoc="0" locked="0" layoutInCell="1" allowOverlap="1" wp14:anchorId="7FAA287A" wp14:editId="74894C85">
                <wp:simplePos x="0" y="0"/>
                <wp:positionH relativeFrom="margin">
                  <wp:posOffset>341906</wp:posOffset>
                </wp:positionH>
                <wp:positionV relativeFrom="paragraph">
                  <wp:posOffset>840905</wp:posOffset>
                </wp:positionV>
                <wp:extent cx="2114550" cy="142875"/>
                <wp:effectExtent l="0" t="0" r="0" b="9525"/>
                <wp:wrapSquare wrapText="bothSides"/>
                <wp:docPr id="1113227150" name="Textfeld 1"/>
                <wp:cNvGraphicFramePr/>
                <a:graphic xmlns:a="http://schemas.openxmlformats.org/drawingml/2006/main">
                  <a:graphicData uri="http://schemas.microsoft.com/office/word/2010/wordprocessingShape">
                    <wps:wsp>
                      <wps:cNvSpPr txBox="1"/>
                      <wps:spPr>
                        <a:xfrm>
                          <a:off x="0" y="0"/>
                          <a:ext cx="2114550" cy="142875"/>
                        </a:xfrm>
                        <a:prstGeom prst="rect">
                          <a:avLst/>
                        </a:prstGeom>
                        <a:solidFill>
                          <a:prstClr val="white"/>
                        </a:solidFill>
                        <a:ln>
                          <a:noFill/>
                        </a:ln>
                      </wps:spPr>
                      <wps:txbx>
                        <w:txbxContent>
                          <w:p w14:paraId="33138B3E" w14:textId="483BE9B1" w:rsidR="00F76301" w:rsidRPr="0067425A" w:rsidRDefault="00F76301" w:rsidP="00F76301">
                            <w:pPr>
                              <w:pStyle w:val="Beschriftung"/>
                              <w:rPr>
                                <w:noProof/>
                              </w:rPr>
                            </w:pPr>
                            <w:r>
                              <w:t xml:space="preserve">Abbildung </w:t>
                            </w:r>
                            <w:fldSimple w:instr=" SEQ Abbildung \* ARABIC ">
                              <w:r w:rsidR="0001718C">
                                <w:rPr>
                                  <w:noProof/>
                                </w:rPr>
                                <w:t>14</w:t>
                              </w:r>
                            </w:fldSimple>
                            <w:r>
                              <w:t>: Diamantenpreis nach Gewic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A287A" id="_x0000_s1039" type="#_x0000_t202" style="position:absolute;margin-left:26.9pt;margin-top:66.2pt;width:166.5pt;height:11.2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" stroked="f">
                <v:textbox inset="0,0,0,0">
                  <w:txbxContent>
                    <w:p w14:paraId="33138B3E" w14:textId="483BE9B1" w:rsidR="00F76301" w:rsidRPr="0067425A" w:rsidRDefault="00F76301" w:rsidP="00F76301">
                      <w:pPr>
                        <w:pStyle w:val="Beschriftung"/>
                        <w:rPr>
                          <w:noProof/>
                        </w:rPr>
                      </w:pPr>
                      <w:r>
                        <w:t xml:space="preserve">Abbildung </w:t>
                      </w:r>
                      <w:fldSimple w:instr=" SEQ Abbildung \* ARABIC ">
                        <w:r w:rsidR="0001718C">
                          <w:rPr>
                            <w:noProof/>
                          </w:rPr>
                          <w:t>14</w:t>
                        </w:r>
                      </w:fldSimple>
                      <w:r>
                        <w:t>: Diamantenpreis nach Gewicht</w:t>
                      </w:r>
                    </w:p>
                  </w:txbxContent>
                </v:textbox>
                <w10:wrap type="square" anchorx="margin"/>
              </v:shape>
            </w:pict>
          </mc:Fallback>
        </mc:AlternateContent>
      </w:r>
      <w:r w:rsidR="00023BEF">
        <w:t xml:space="preserve">Zu guter </w:t>
      </w:r>
      <w:r w:rsidR="00770E52">
        <w:t>Letzt</w:t>
      </w:r>
      <w:r w:rsidR="00023BEF">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37690CBB" w:rsidR="00794214" w:rsidRPr="00443F5B" w:rsidRDefault="00794214" w:rsidP="00794214">
      <w:pPr>
        <w:pStyle w:val="berschrift3"/>
        <w:rPr>
          <w:lang w:val="fr-CH"/>
        </w:rPr>
      </w:pPr>
      <w:proofErr w:type="spellStart"/>
      <w:proofErr w:type="gramStart"/>
      <w:r w:rsidRPr="00443F5B">
        <w:rPr>
          <w:lang w:val="fr-CH"/>
        </w:rPr>
        <w:lastRenderedPageBreak/>
        <w:t>Layers</w:t>
      </w:r>
      <w:proofErr w:type="spellEnd"/>
      <w:r w:rsidRPr="00443F5B">
        <w:rPr>
          <w:lang w:val="fr-CH"/>
        </w:rPr>
        <w:t>:</w:t>
      </w:r>
      <w:proofErr w:type="gramEnd"/>
      <w:r w:rsidR="00132BF8" w:rsidRPr="00443F5B">
        <w:rPr>
          <w:lang w:val="fr-CH"/>
        </w:rPr>
        <w:t xml:space="preserve"> </w:t>
      </w:r>
      <w:proofErr w:type="spellStart"/>
      <w:r w:rsidR="00132BF8" w:rsidRPr="00443F5B">
        <w:rPr>
          <w:lang w:val="fr-CH"/>
        </w:rPr>
        <w:t>Aesthetics</w:t>
      </w:r>
      <w:proofErr w:type="spellEnd"/>
      <w:r w:rsidR="00E945A0" w:rsidRPr="00443F5B">
        <w:rPr>
          <w:lang w:val="fr-CH"/>
        </w:rPr>
        <w:t xml:space="preserve"> &amp; </w:t>
      </w:r>
      <w:proofErr w:type="spellStart"/>
      <w:r w:rsidR="00B8399E" w:rsidRPr="00443F5B">
        <w:rPr>
          <w:lang w:val="fr-CH"/>
        </w:rPr>
        <w:t>Geometric</w:t>
      </w:r>
      <w:proofErr w:type="spellEnd"/>
      <w:r w:rsidR="00B8399E" w:rsidRPr="00443F5B">
        <w:rPr>
          <w:lang w:val="fr-CH"/>
        </w:rPr>
        <w:t xml:space="preserve"> </w:t>
      </w:r>
      <w:proofErr w:type="spellStart"/>
      <w:r w:rsidR="00B8399E" w:rsidRPr="00443F5B">
        <w:rPr>
          <w:lang w:val="fr-CH"/>
        </w:rPr>
        <w:t>objects</w:t>
      </w:r>
      <w:proofErr w:type="spellEnd"/>
      <w:r w:rsidR="00D85015" w:rsidRPr="00443F5B">
        <w:rPr>
          <w:lang w:val="fr-CH"/>
        </w:rPr>
        <w:t xml:space="preserve"> &amp; </w:t>
      </w:r>
      <w:proofErr w:type="spellStart"/>
      <w:r w:rsidR="00D85015" w:rsidRPr="00443F5B">
        <w:rPr>
          <w:lang w:val="fr-CH"/>
        </w:rPr>
        <w:t>Statistics</w:t>
      </w:r>
      <w:proofErr w:type="spellEnd"/>
      <w:r w:rsidRPr="00443F5B">
        <w:rPr>
          <w:lang w:val="fr-CH"/>
        </w:rPr>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proofErr w:type="spellStart"/>
      <w:r w:rsidR="001E6E2C">
        <w:t>Aesthetics</w:t>
      </w:r>
      <w:proofErr w:type="spellEnd"/>
      <w:r w:rsidR="001E6E2C">
        <w:t xml:space="preserve"> wie</w:t>
      </w:r>
      <w:r w:rsidR="00BA77E4">
        <w:t xml:space="preserve"> </w:t>
      </w:r>
      <w:r w:rsidR="000F3BBF">
        <w:t xml:space="preserve">zum Beispiel die </w:t>
      </w:r>
      <w:r w:rsidR="00BA77E4">
        <w:t>Farbe</w:t>
      </w:r>
      <w:r w:rsidR="0070765F">
        <w:t xml:space="preserve"> verwenden</w:t>
      </w:r>
      <w:r w:rsidR="00357022">
        <w:t>.</w:t>
      </w:r>
    </w:p>
    <w:p w14:paraId="16C29BD3" w14:textId="15A7A1C0" w:rsidR="006B3809" w:rsidRDefault="00C21A71" w:rsidP="00132BF8">
      <w:r w:rsidRPr="00C21A71">
        <w:rPr>
          <w:noProof/>
        </w:rPr>
        <w:drawing>
          <wp:anchor distT="0" distB="0" distL="114300" distR="114300" simplePos="0" relativeHeight="251677696" behindDoc="0" locked="0" layoutInCell="1" allowOverlap="1" wp14:anchorId="4991EE3E" wp14:editId="7E8F0750">
            <wp:simplePos x="0" y="0"/>
            <wp:positionH relativeFrom="margin">
              <wp:align>left</wp:align>
            </wp:positionH>
            <wp:positionV relativeFrom="paragraph">
              <wp:posOffset>10795</wp:posOffset>
            </wp:positionV>
            <wp:extent cx="3123565" cy="2343150"/>
            <wp:effectExtent l="0" t="0" r="635" b="0"/>
            <wp:wrapSquare wrapText="bothSides"/>
            <wp:docPr id="2077867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25902" cy="2344428"/>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10CC4979" w:rsidR="00B3606F" w:rsidRDefault="00EE2BD8" w:rsidP="00132BF8">
      <w:r>
        <w:t xml:space="preserve">Um die Unterschiede trotzdem etwas besser zu erkennen, </w:t>
      </w:r>
      <w:r w:rsidR="00450849">
        <w:t xml:space="preserve">wurde </w:t>
      </w:r>
      <w:r w:rsidR="00443F5B">
        <w:t xml:space="preserve">eine Statistik </w:t>
      </w:r>
      <w:r w:rsidR="00450849">
        <w:t>hinzugefügt.</w:t>
      </w:r>
    </w:p>
    <w:p w14:paraId="47B040B6" w14:textId="47AEB1EE" w:rsidR="00450849" w:rsidRDefault="00BC48EE" w:rsidP="00132BF8">
      <w:r>
        <w:t>Diese</w:t>
      </w:r>
      <w:r w:rsidR="00443F5B">
        <w:t xml:space="preserve"> Statistik </w:t>
      </w:r>
      <w:r>
        <w:t xml:space="preserve">zeigt </w:t>
      </w:r>
      <w:r w:rsidR="003E154B">
        <w:t xml:space="preserve">jeweils eine </w:t>
      </w:r>
      <w:proofErr w:type="spellStart"/>
      <w:r w:rsidR="003E154B">
        <w:t>Locally</w:t>
      </w:r>
      <w:proofErr w:type="spellEnd"/>
      <w:r w:rsidR="003E154B">
        <w:t xml:space="preserve"> </w:t>
      </w:r>
      <w:proofErr w:type="spellStart"/>
      <w:r w:rsidR="003E154B">
        <w:t>Weighted</w:t>
      </w:r>
      <w:proofErr w:type="spellEnd"/>
      <w:r w:rsidR="003E154B">
        <w:t xml:space="preserve"> Regression </w:t>
      </w:r>
      <w:r w:rsidR="009B2789">
        <w:t xml:space="preserve">mit Konfidenzintervall </w:t>
      </w:r>
      <w:r w:rsidR="003E154B">
        <w:t>nach Diamantfarbe.</w:t>
      </w:r>
    </w:p>
    <w:p w14:paraId="02D3C5D9" w14:textId="5AF4FEFE" w:rsidR="00CB2564" w:rsidRDefault="00F76301" w:rsidP="00132BF8">
      <w:r>
        <w:rPr>
          <w:noProof/>
        </w:rPr>
        <mc:AlternateContent>
          <mc:Choice Requires="wps">
            <w:drawing>
              <wp:anchor distT="0" distB="0" distL="114300" distR="114300" simplePos="0" relativeHeight="251712512" behindDoc="0" locked="0" layoutInCell="1" allowOverlap="1" wp14:anchorId="2B5CD702" wp14:editId="3AEBF232">
                <wp:simplePos x="0" y="0"/>
                <wp:positionH relativeFrom="margin">
                  <wp:posOffset>294198</wp:posOffset>
                </wp:positionH>
                <wp:positionV relativeFrom="paragraph">
                  <wp:posOffset>380558</wp:posOffset>
                </wp:positionV>
                <wp:extent cx="2647315" cy="166370"/>
                <wp:effectExtent l="0" t="0" r="635" b="5080"/>
                <wp:wrapSquare wrapText="bothSides"/>
                <wp:docPr id="876346589" name="Textfeld 1"/>
                <wp:cNvGraphicFramePr/>
                <a:graphic xmlns:a="http://schemas.openxmlformats.org/drawingml/2006/main">
                  <a:graphicData uri="http://schemas.microsoft.com/office/word/2010/wordprocessingShape">
                    <wps:wsp>
                      <wps:cNvSpPr txBox="1"/>
                      <wps:spPr>
                        <a:xfrm>
                          <a:off x="0" y="0"/>
                          <a:ext cx="2647315" cy="166370"/>
                        </a:xfrm>
                        <a:prstGeom prst="rect">
                          <a:avLst/>
                        </a:prstGeom>
                        <a:solidFill>
                          <a:prstClr val="white"/>
                        </a:solidFill>
                        <a:ln>
                          <a:noFill/>
                        </a:ln>
                      </wps:spPr>
                      <wps:txbx>
                        <w:txbxContent>
                          <w:p w14:paraId="3CF3256A" w14:textId="27FFF3AF" w:rsidR="00F76301" w:rsidRPr="0021723B" w:rsidRDefault="00F76301" w:rsidP="00F76301">
                            <w:pPr>
                              <w:pStyle w:val="Beschriftung"/>
                              <w:rPr>
                                <w:noProof/>
                              </w:rPr>
                            </w:pPr>
                            <w:r>
                              <w:t xml:space="preserve">Abbildung </w:t>
                            </w:r>
                            <w:fldSimple w:instr=" SEQ Abbildung \* ARABIC ">
                              <w:r w:rsidR="0001718C">
                                <w:rPr>
                                  <w:noProof/>
                                </w:rPr>
                                <w:t>15</w:t>
                              </w:r>
                            </w:fldSimple>
                            <w:r>
                              <w:t>: Diamantenpreis nach Gewicht und Far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CD702" id="_x0000_s1040" type="#_x0000_t202" style="position:absolute;margin-left:23.15pt;margin-top:29.95pt;width:208.45pt;height:13.1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vK4IAIAAEMEAAAOAAAAZHJzL2Uyb0RvYy54bWysU02P2jAQvVfqf7B8LwF2y1Y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" stroked="f">
                <v:textbox inset="0,0,0,0">
                  <w:txbxContent>
                    <w:p w14:paraId="3CF3256A" w14:textId="27FFF3AF" w:rsidR="00F76301" w:rsidRPr="0021723B" w:rsidRDefault="00F76301" w:rsidP="00F76301">
                      <w:pPr>
                        <w:pStyle w:val="Beschriftung"/>
                        <w:rPr>
                          <w:noProof/>
                        </w:rPr>
                      </w:pPr>
                      <w:r>
                        <w:t xml:space="preserve">Abbildung </w:t>
                      </w:r>
                      <w:fldSimple w:instr=" SEQ Abbildung \* ARABIC ">
                        <w:r w:rsidR="0001718C">
                          <w:rPr>
                            <w:noProof/>
                          </w:rPr>
                          <w:t>15</w:t>
                        </w:r>
                      </w:fldSimple>
                      <w:r>
                        <w:t>: Diamantenpreis nach Gewicht und Farbe</w:t>
                      </w:r>
                    </w:p>
                  </w:txbxContent>
                </v:textbox>
                <w10:wrap type="square" anchorx="margin"/>
              </v:shape>
            </w:pict>
          </mc:Fallback>
        </mc:AlternateContent>
      </w:r>
      <w:r w:rsidR="009B2789">
        <w:t xml:space="preserve">Die Regressionen sind </w:t>
      </w:r>
      <w:r w:rsidR="003764E6">
        <w:t xml:space="preserve">unterschiedlich, weshalb </w:t>
      </w:r>
      <w:r w:rsidR="00807A9A">
        <w:t xml:space="preserve">somit </w:t>
      </w:r>
      <w:r w:rsidR="00CB2564">
        <w:t>die Diamantfarbe einen möglichen Einfluss auf den Preis</w:t>
      </w:r>
      <w:r w:rsidR="003764E6">
        <w:t xml:space="preserve"> </w:t>
      </w:r>
      <w:r w:rsidR="00807A9A">
        <w:t>hat</w:t>
      </w:r>
      <w:r w:rsidR="00CB2564">
        <w:t>.</w:t>
      </w:r>
    </w:p>
    <w:p w14:paraId="4D1CE9B2" w14:textId="4E3AD257" w:rsidR="00AE755F" w:rsidRDefault="00AE755F" w:rsidP="00132BF8">
      <w:r>
        <w:t xml:space="preserve">Um </w:t>
      </w:r>
      <w:r w:rsidR="000450A4">
        <w:t>die Klassen etwas besser unterscheiden zu können, gibt es ein weiterer Layer i</w:t>
      </w:r>
      <w:r w:rsidR="00633E29">
        <w:t xml:space="preserve">m </w:t>
      </w:r>
      <w:proofErr w:type="spellStart"/>
      <w:r w:rsidR="00633E29">
        <w:t>GoG</w:t>
      </w:r>
      <w:proofErr w:type="spellEnd"/>
      <w:r w:rsidR="00633E29">
        <w:t>, welcher wir nutzen können</w:t>
      </w:r>
      <w:r w:rsidR="008230F4">
        <w:t>:</w:t>
      </w:r>
    </w:p>
    <w:p w14:paraId="560DD671" w14:textId="5282CBE1" w:rsidR="008230F4" w:rsidRDefault="003419DB" w:rsidP="003419DB">
      <w:pPr>
        <w:pStyle w:val="berschrift3"/>
      </w:pPr>
      <w:r>
        <w:t xml:space="preserve">Layer: </w:t>
      </w:r>
      <w:proofErr w:type="spellStart"/>
      <w:r w:rsidR="00232100">
        <w:t>Facets</w:t>
      </w:r>
      <w:proofErr w:type="spellEnd"/>
      <w:r w:rsidR="00232100">
        <w:t>:</w:t>
      </w:r>
    </w:p>
    <w:p w14:paraId="31917609" w14:textId="58033D15" w:rsidR="00232100" w:rsidRDefault="00D0229B" w:rsidP="00232100">
      <w:r>
        <w:t xml:space="preserve">Bei diesem Layer handelt es sich um </w:t>
      </w:r>
      <w:proofErr w:type="spellStart"/>
      <w:r>
        <w:t>Facets</w:t>
      </w:r>
      <w:proofErr w:type="spellEnd"/>
      <w:r>
        <w:t>.</w:t>
      </w:r>
      <w:r>
        <w:br/>
        <w:t xml:space="preserve">Beim </w:t>
      </w:r>
      <w:proofErr w:type="spellStart"/>
      <w:r>
        <w:t>Faceting</w:t>
      </w:r>
      <w:proofErr w:type="spellEnd"/>
      <w:r>
        <w:t xml:space="preserve"> handelt es sich um ein Aufsplitten des Datensets, wobei </w:t>
      </w:r>
      <w:r w:rsidR="00CC3ED2">
        <w:t>diese Splits</w:t>
      </w:r>
      <w:r>
        <w:t xml:space="preserve"> in einem separaten </w:t>
      </w:r>
      <w:r w:rsidR="00CC3ED2">
        <w:t>Plot visualisiert werden können</w:t>
      </w:r>
      <w:r w:rsidR="006F6C91">
        <w:t xml:space="preserve"> </w:t>
      </w:r>
      <w:r w:rsidR="006F6C91">
        <w:fldChar w:fldCharType="begin"/>
      </w:r>
      <w:r w:rsidR="006F6C91">
        <w:instrText xml:space="preserve"> ADDIN ZOTERO_ITEM CSL_CITATION {"citationID":"h4VHgLGb","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6F6C91">
        <w:fldChar w:fldCharType="separate"/>
      </w:r>
      <w:r w:rsidR="006F6C91" w:rsidRPr="006F6C91">
        <w:rPr>
          <w:rFonts w:ascii="Calibri" w:hAnsi="Calibri" w:cs="Calibri"/>
        </w:rPr>
        <w:t>[9]</w:t>
      </w:r>
      <w:r w:rsidR="006F6C91">
        <w:fldChar w:fldCharType="end"/>
      </w:r>
      <w:r w:rsidR="00CC3ED2">
        <w:t>.</w:t>
      </w:r>
      <w:r w:rsidR="00CC3ED2">
        <w:br/>
        <w:t>D</w:t>
      </w:r>
      <w:r w:rsidR="001A5C98">
        <w:t>iese «</w:t>
      </w:r>
      <w:proofErr w:type="spellStart"/>
      <w:r w:rsidR="001A5C98">
        <w:t>subplots</w:t>
      </w:r>
      <w:proofErr w:type="spellEnd"/>
      <w:r w:rsidR="001A5C98">
        <w:t xml:space="preserve">» </w:t>
      </w:r>
      <w:r w:rsidR="00D021C4">
        <w:t xml:space="preserve">teilen sich üblicherweise die gleiche </w:t>
      </w:r>
      <w:r w:rsidR="009D5AD8">
        <w:t xml:space="preserve">Achse(n) </w:t>
      </w:r>
      <w:r w:rsidR="00016577">
        <w:t>um die Vergleichbarkeit der einzelnen Plots beizubehalten.</w:t>
      </w:r>
    </w:p>
    <w:p w14:paraId="1CA651C8" w14:textId="77777777" w:rsidR="00F76301" w:rsidRDefault="000C0C3F" w:rsidP="00F76301">
      <w:pPr>
        <w:keepNext/>
        <w:jc w:val="center"/>
      </w:pPr>
      <w:r w:rsidRPr="000C0C3F">
        <w:rPr>
          <w:noProof/>
        </w:rPr>
        <w:drawing>
          <wp:inline distT="0" distB="0" distL="0" distR="0" wp14:anchorId="5E9AA575" wp14:editId="37EBEDC6">
            <wp:extent cx="5208105" cy="2604053"/>
            <wp:effectExtent l="0" t="0" r="0" b="6350"/>
            <wp:docPr id="1422034531" name="Grafik 1"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6"/>
                    <a:stretch>
                      <a:fillRect/>
                    </a:stretch>
                  </pic:blipFill>
                  <pic:spPr>
                    <a:xfrm>
                      <a:off x="0" y="0"/>
                      <a:ext cx="5208105" cy="2604053"/>
                    </a:xfrm>
                    <a:prstGeom prst="rect">
                      <a:avLst/>
                    </a:prstGeom>
                  </pic:spPr>
                </pic:pic>
              </a:graphicData>
            </a:graphic>
          </wp:inline>
        </w:drawing>
      </w:r>
    </w:p>
    <w:p w14:paraId="76557621" w14:textId="339E4E0D" w:rsidR="00016577" w:rsidRDefault="00F76301" w:rsidP="00F76301">
      <w:pPr>
        <w:pStyle w:val="Beschriftung"/>
      </w:pPr>
      <w:r>
        <w:t xml:space="preserve">Abbildung </w:t>
      </w:r>
      <w:fldSimple w:instr=" SEQ Abbildung \* ARABIC ">
        <w:r w:rsidR="0001718C">
          <w:rPr>
            <w:noProof/>
          </w:rPr>
          <w:t>16</w:t>
        </w:r>
      </w:fldSimple>
      <w:r>
        <w:t>: Diamantenpreis nach Gewicht und Farbe (</w:t>
      </w:r>
      <w:proofErr w:type="spellStart"/>
      <w:r>
        <w:t>Facets</w:t>
      </w:r>
      <w:proofErr w:type="spellEnd"/>
      <w:r>
        <w:t>)</w:t>
      </w:r>
    </w:p>
    <w:p w14:paraId="45303C01" w14:textId="45EE1575" w:rsidR="006E2CD1" w:rsidRPr="00232100" w:rsidRDefault="00D03463" w:rsidP="00232100">
      <w:r>
        <w:t xml:space="preserve">In diesem Plot wurde ein </w:t>
      </w:r>
      <w:proofErr w:type="spellStart"/>
      <w:r>
        <w:t>facet</w:t>
      </w:r>
      <w:proofErr w:type="spellEnd"/>
      <w:r>
        <w:t xml:space="preserve"> </w:t>
      </w:r>
      <w:proofErr w:type="spellStart"/>
      <w:r>
        <w:t>wrap</w:t>
      </w:r>
      <w:proofErr w:type="spellEnd"/>
      <w:r>
        <w:t xml:space="preserve"> verwendet, wobei </w:t>
      </w:r>
      <w:r w:rsidR="00880AF0">
        <w:t xml:space="preserve">jedes </w:t>
      </w:r>
      <w:proofErr w:type="spellStart"/>
      <w:r w:rsidR="004A2E9C">
        <w:t>S</w:t>
      </w:r>
      <w:r w:rsidR="00880AF0">
        <w:t>ubplot</w:t>
      </w:r>
      <w:proofErr w:type="spellEnd"/>
      <w:r w:rsidR="00880AF0">
        <w:t xml:space="preserve"> einer Farbe entspricht.</w:t>
      </w:r>
      <w:r w:rsidR="00F26832">
        <w:br/>
      </w:r>
      <w:r w:rsidR="00514C5D">
        <w:t>Auf den</w:t>
      </w:r>
      <w:r w:rsidR="004A2E9C">
        <w:t xml:space="preserve"> </w:t>
      </w:r>
      <w:proofErr w:type="spellStart"/>
      <w:r w:rsidR="004A2E9C">
        <w:t>jewiligen</w:t>
      </w:r>
      <w:proofErr w:type="spellEnd"/>
      <w:r w:rsidR="00514C5D">
        <w:t xml:space="preserve"> </w:t>
      </w:r>
      <w:proofErr w:type="spellStart"/>
      <w:r w:rsidR="00514C5D">
        <w:t>Subplots</w:t>
      </w:r>
      <w:proofErr w:type="spellEnd"/>
      <w:r w:rsidR="00514C5D">
        <w:t xml:space="preserve">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4E4526">
        <w:t xml:space="preserve"> </w:t>
      </w:r>
      <w:r w:rsidR="00B1106C">
        <w:t xml:space="preserve">In </w:t>
      </w:r>
      <w:proofErr w:type="spellStart"/>
      <w:r w:rsidR="00B1106C">
        <w:t>ggplot</w:t>
      </w:r>
      <w:proofErr w:type="spellEnd"/>
      <w:r w:rsidR="00B1106C">
        <w:t xml:space="preserve"> gibt es auch ein </w:t>
      </w:r>
      <w:proofErr w:type="spellStart"/>
      <w:r w:rsidR="00B1106C">
        <w:t>facet</w:t>
      </w:r>
      <w:proofErr w:type="spellEnd"/>
      <w:r w:rsidR="00B1106C">
        <w:t xml:space="preserve"> </w:t>
      </w:r>
      <w:proofErr w:type="spellStart"/>
      <w:r w:rsidR="00B1106C">
        <w:t>grid</w:t>
      </w:r>
      <w:proofErr w:type="spellEnd"/>
      <w:r w:rsidR="00B1106C">
        <w:t xml:space="preserve"> Objekt, mit welchem eine weitere Dimension dargestellt werden kann.</w:t>
      </w:r>
      <w:r w:rsidR="00661602">
        <w:br/>
      </w:r>
    </w:p>
    <w:p w14:paraId="613825EC" w14:textId="702F9E41" w:rsidR="00C801E1" w:rsidRDefault="008E0391" w:rsidP="008E0391">
      <w:pPr>
        <w:pStyle w:val="berschrift1"/>
      </w:pPr>
      <w:r>
        <w:lastRenderedPageBreak/>
        <w:t>LE5: Evaluation</w:t>
      </w:r>
    </w:p>
    <w:p w14:paraId="5A298632" w14:textId="0FD8757F" w:rsidR="006B088E" w:rsidRDefault="006B088E" w:rsidP="00F41698">
      <w:pPr>
        <w:pStyle w:val="berschrift2"/>
      </w:pPr>
      <w:r>
        <w:t>Einleitung:</w:t>
      </w:r>
    </w:p>
    <w:p w14:paraId="120D263F" w14:textId="15020836" w:rsidR="006C0233" w:rsidRDefault="00381130" w:rsidP="00F41698">
      <w:r>
        <w:t xml:space="preserve">Visualisierungen kann man für sich selbst zum </w:t>
      </w:r>
      <w:r w:rsidR="003846B8">
        <w:t xml:space="preserve">Verstehen von Daten oder auch für andere Personen </w:t>
      </w:r>
      <w:r w:rsidR="0075712F">
        <w:t>erstellen.</w:t>
      </w:r>
      <w:r w:rsidR="00477C67">
        <w:t xml:space="preserve"> </w:t>
      </w:r>
      <w:r w:rsidR="00477C67">
        <w:br/>
      </w:r>
      <w:r w:rsidR="0075712F">
        <w:t>Bei letztere</w:t>
      </w:r>
      <w:r w:rsidR="00335FEC">
        <w:t>m ist üblicherweise das Ziel</w:t>
      </w:r>
      <w:r w:rsidR="006C0233">
        <w:t>, dem Betrachter bestimmte Informationen zu vermitteln.</w:t>
      </w:r>
      <w:r w:rsidR="00477C67">
        <w:br/>
      </w:r>
      <w:r w:rsidR="006C0233">
        <w:t xml:space="preserve">Doch wie kann man sicher sein, dass </w:t>
      </w:r>
      <w:r w:rsidR="00007514">
        <w:t xml:space="preserve">die Visualisierung genau so verstanden wird, wie es </w:t>
      </w:r>
      <w:proofErr w:type="spellStart"/>
      <w:r w:rsidR="00014FCB">
        <w:t>ursprünglicherweise</w:t>
      </w:r>
      <w:proofErr w:type="spellEnd"/>
      <w:r w:rsidR="00007514">
        <w:t xml:space="preserve"> geplant war?</w:t>
      </w:r>
      <w:r w:rsidR="007400F2">
        <w:t xml:space="preserve"> Oder ist die Visualisierung gar zu kompliziert</w:t>
      </w:r>
      <w:r w:rsidR="00576F3A">
        <w:t>?</w:t>
      </w:r>
    </w:p>
    <w:p w14:paraId="7EBEEBB2" w14:textId="07EF42B8" w:rsidR="00477C67" w:rsidRDefault="005A09DF" w:rsidP="00F41698">
      <w:r w:rsidRPr="005A09DF">
        <w:rPr>
          <w:noProof/>
        </w:rPr>
        <w:drawing>
          <wp:anchor distT="0" distB="0" distL="114300" distR="114300" simplePos="0" relativeHeight="251678720" behindDoc="1" locked="0" layoutInCell="1" allowOverlap="1" wp14:anchorId="1A252D1C" wp14:editId="7E3DF1FB">
            <wp:simplePos x="0" y="0"/>
            <wp:positionH relativeFrom="margin">
              <wp:align>center</wp:align>
            </wp:positionH>
            <wp:positionV relativeFrom="paragraph">
              <wp:posOffset>644525</wp:posOffset>
            </wp:positionV>
            <wp:extent cx="3476625" cy="1101725"/>
            <wp:effectExtent l="0" t="0" r="9525" b="3175"/>
            <wp:wrapTight wrapText="bothSides">
              <wp:wrapPolygon edited="0">
                <wp:start x="0" y="0"/>
                <wp:lineTo x="0" y="21289"/>
                <wp:lineTo x="21541" y="21289"/>
                <wp:lineTo x="21541" y="0"/>
                <wp:lineTo x="0" y="0"/>
              </wp:wrapPolygon>
            </wp:wrapTight>
            <wp:docPr id="1497932780" name="Grafik 1" descr="Ein Bild, das Text, Schrift, Logo,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32780" name="Grafik 1" descr="Ein Bild, das Text, Schrift, Logo, Screenshot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3476625" cy="1101725"/>
                    </a:xfrm>
                    <a:prstGeom prst="rect">
                      <a:avLst/>
                    </a:prstGeom>
                  </pic:spPr>
                </pic:pic>
              </a:graphicData>
            </a:graphic>
          </wp:anchor>
        </w:drawing>
      </w:r>
      <w:r w:rsidR="00477C67">
        <w:t>Um solche Fragen zu beantworten</w:t>
      </w:r>
      <w:r w:rsidR="008A35E2">
        <w:t>, gibt es Usability</w:t>
      </w:r>
      <w:r w:rsidR="00206E13">
        <w:t>-Tests</w:t>
      </w:r>
      <w:r w:rsidR="00387F06">
        <w:t xml:space="preserve">. </w:t>
      </w:r>
      <w:r w:rsidR="00387F06">
        <w:br/>
      </w:r>
      <w:r w:rsidR="0079498D">
        <w:t xml:space="preserve">Die Ziele </w:t>
      </w:r>
      <w:r w:rsidR="000F17DE">
        <w:t xml:space="preserve">von </w:t>
      </w:r>
      <w:r w:rsidR="00387F06">
        <w:t>Usability-Tests</w:t>
      </w:r>
      <w:r w:rsidR="0079498D">
        <w:t xml:space="preserve"> sind vielfältig und variieren zwischen Anwendungsbereich</w:t>
      </w:r>
      <w:r w:rsidR="007075E0">
        <w:t>en</w:t>
      </w:r>
      <w:r w:rsidR="001B7F41">
        <w:t>, beinhalten allerdings in den meisten Fällen folgende Punkte:</w:t>
      </w:r>
    </w:p>
    <w:p w14:paraId="314771C2" w14:textId="7FAC16AF" w:rsidR="005A09DF" w:rsidRDefault="005A09DF" w:rsidP="00F41698"/>
    <w:p w14:paraId="0495CEDD" w14:textId="77777777" w:rsidR="003D6191" w:rsidRPr="00132BF8" w:rsidRDefault="003D6191" w:rsidP="006C47ED"/>
    <w:p w14:paraId="232D919F" w14:textId="77777777" w:rsidR="00FE7ACB" w:rsidRPr="00132BF8" w:rsidRDefault="00FE7ACB" w:rsidP="006C47ED"/>
    <w:p w14:paraId="25B6F822" w14:textId="50F007B4" w:rsidR="005A09DF" w:rsidRDefault="00420BB2" w:rsidP="006C47ED">
      <w:r w:rsidRPr="00132BF8">
        <w:br/>
      </w:r>
      <w:r w:rsidR="000B7526">
        <w:fldChar w:fldCharType="begin"/>
      </w:r>
      <w:r w:rsidR="000B7526">
        <w:instrText xml:space="preserve"> ADDIN ZOTERO_ITEM CSL_CITATION {"citationID":"IBh6IleT","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0B7526">
        <w:fldChar w:fldCharType="separate"/>
      </w:r>
      <w:r w:rsidR="000B7526" w:rsidRPr="000B7526">
        <w:rPr>
          <w:rFonts w:ascii="Calibri" w:hAnsi="Calibri" w:cs="Calibri"/>
        </w:rPr>
        <w:t>[11]</w:t>
      </w:r>
      <w:r w:rsidR="000B7526">
        <w:fldChar w:fldCharType="end"/>
      </w:r>
    </w:p>
    <w:p w14:paraId="666AA628" w14:textId="77777777" w:rsidR="0013123A" w:rsidRDefault="00335425" w:rsidP="006C47ED">
      <w:r>
        <w:t>Usability-Tests</w:t>
      </w:r>
      <w:r w:rsidR="0013123A">
        <w:t xml:space="preserve"> können sowohl qualitativ als auch quantitativ sein</w:t>
      </w:r>
      <w:r w:rsidR="00C668DB">
        <w:t>.</w:t>
      </w:r>
    </w:p>
    <w:p w14:paraId="21E000A9" w14:textId="77777777" w:rsidR="00741837" w:rsidRDefault="007A37B0" w:rsidP="006C47ED">
      <w:r>
        <w:t>Bei quantitativen Tests werden Metriken erhoben</w:t>
      </w:r>
      <w:r w:rsidR="00D3778D">
        <w:t xml:space="preserve"> wie «</w:t>
      </w:r>
      <w:proofErr w:type="spellStart"/>
      <w:r w:rsidR="00D3778D">
        <w:t>task</w:t>
      </w:r>
      <w:proofErr w:type="spellEnd"/>
      <w:r w:rsidR="00D3778D">
        <w:t xml:space="preserve"> </w:t>
      </w:r>
      <w:proofErr w:type="spellStart"/>
      <w:r w:rsidR="00D3778D">
        <w:t>success</w:t>
      </w:r>
      <w:proofErr w:type="spellEnd"/>
      <w:r w:rsidR="00D3778D">
        <w:t>» und «</w:t>
      </w:r>
      <w:r w:rsidR="005278AD">
        <w:t xml:space="preserve">time on </w:t>
      </w:r>
      <w:proofErr w:type="spellStart"/>
      <w:r w:rsidR="005278AD">
        <w:t>task</w:t>
      </w:r>
      <w:proofErr w:type="spellEnd"/>
      <w:r w:rsidR="00D3778D">
        <w:t>»</w:t>
      </w:r>
      <w:r w:rsidR="005278AD">
        <w:t xml:space="preserve"> um die Benutzererfahrung </w:t>
      </w:r>
      <w:r w:rsidR="0004148F">
        <w:t>zu beschreiben.</w:t>
      </w:r>
    </w:p>
    <w:p w14:paraId="4CC7A379" w14:textId="58DB7FB3" w:rsidR="00D776E0" w:rsidRDefault="00741837" w:rsidP="006C47ED">
      <w:r>
        <w:t xml:space="preserve">Qualitative Tests </w:t>
      </w:r>
      <w:r w:rsidR="00F527ED">
        <w:t xml:space="preserve">konzentrieren sich auf das Sammeln von </w:t>
      </w:r>
      <w:r w:rsidR="0037287A">
        <w:t xml:space="preserve">Einsichten </w:t>
      </w:r>
      <w:r w:rsidR="005E4209">
        <w:t>wie der Benutzer ein Produkt nutzt und um Probleme zu identifizieren</w:t>
      </w:r>
      <w:r w:rsidR="00D139EA">
        <w:t xml:space="preserve"> </w:t>
      </w:r>
      <w:r w:rsidR="00D139EA">
        <w:fldChar w:fldCharType="begin"/>
      </w:r>
      <w:r w:rsidR="00D139EA">
        <w:instrText xml:space="preserve"> ADDIN ZOTERO_ITEM CSL_CITATION {"citationID":"eqmQQpMg","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D139EA">
        <w:fldChar w:fldCharType="separate"/>
      </w:r>
      <w:r w:rsidR="00D139EA" w:rsidRPr="00D139EA">
        <w:rPr>
          <w:rFonts w:ascii="Calibri" w:hAnsi="Calibri" w:cs="Calibri"/>
        </w:rPr>
        <w:t>[11]</w:t>
      </w:r>
      <w:r w:rsidR="00D139EA">
        <w:fldChar w:fldCharType="end"/>
      </w:r>
      <w:r w:rsidR="005E4209">
        <w:t>.</w:t>
      </w:r>
      <w:r w:rsidR="00D776E0">
        <w:br/>
        <w:t>Dabei w</w:t>
      </w:r>
      <w:r w:rsidR="002F7DF3">
        <w:t>erden einem Benutzer der Zielgruppe verschiedene Aufgaben vorgelegt, welcher er lösen muss.</w:t>
      </w:r>
      <w:r w:rsidR="00A97C86">
        <w:t xml:space="preserve"> Eine Aufsichtsperson leitet dabei den Test und beobachtet den Benutzer </w:t>
      </w:r>
      <w:r w:rsidR="00883BA3">
        <w:t xml:space="preserve">und gibt Instruktionen. </w:t>
      </w:r>
      <w:r w:rsidR="0034691D">
        <w:t>Dabei ist es wichtig, dass die Aufsichtsperson den Benutzer nicht beeinflusst.</w:t>
      </w:r>
    </w:p>
    <w:p w14:paraId="6A1EBFDC" w14:textId="77777777" w:rsidR="000D367E" w:rsidRDefault="00285431" w:rsidP="006C47ED">
      <w:r>
        <w:t xml:space="preserve">Um Visualisierungen zu testen, </w:t>
      </w:r>
      <w:r w:rsidR="00BF209D">
        <w:t>kann ein Usability-Test nun wie folgt aussehen:</w:t>
      </w:r>
    </w:p>
    <w:p w14:paraId="4FCC23F2" w14:textId="11D00644" w:rsidR="005B3A38" w:rsidRDefault="00090861" w:rsidP="005B3A38">
      <w:pPr>
        <w:pStyle w:val="Listenabsatz"/>
        <w:numPr>
          <w:ilvl w:val="0"/>
          <w:numId w:val="7"/>
        </w:numPr>
      </w:pPr>
      <w:r>
        <w:t xml:space="preserve">Definieren, welche Fragestellung mit dem Usability-Test </w:t>
      </w:r>
      <w:r w:rsidR="005B3A38">
        <w:t>beantwortet werden soll</w:t>
      </w:r>
      <w:r w:rsidR="007A7569">
        <w:t>.</w:t>
      </w:r>
    </w:p>
    <w:p w14:paraId="21FBBECF" w14:textId="77777777" w:rsidR="00460871" w:rsidRDefault="007A7569" w:rsidP="005B3A38">
      <w:pPr>
        <w:pStyle w:val="Listenabsatz"/>
        <w:numPr>
          <w:ilvl w:val="0"/>
          <w:numId w:val="7"/>
        </w:numPr>
      </w:pPr>
      <w:r>
        <w:t>Entwickeln von Fragen oder Tasks, welche der Benutzer beantworten / lösen soll.</w:t>
      </w:r>
      <w:r>
        <w:br/>
        <w:t xml:space="preserve">Dabei ist es wichtig, dass </w:t>
      </w:r>
      <w:r w:rsidR="00EF60CC">
        <w:t>die Tasks so gewählt werden, dass der Benutzer so wenig beeinflusst wird wie möglich.</w:t>
      </w:r>
    </w:p>
    <w:p w14:paraId="50BE0580" w14:textId="3634F8FC" w:rsidR="00406FAE" w:rsidRDefault="00406FAE" w:rsidP="005B3A38">
      <w:pPr>
        <w:pStyle w:val="Listenabsatz"/>
        <w:numPr>
          <w:ilvl w:val="0"/>
          <w:numId w:val="7"/>
        </w:numPr>
      </w:pPr>
      <w:r>
        <w:t>Test mit Testperson durchführen</w:t>
      </w:r>
      <w:r w:rsidR="00612D45">
        <w:t xml:space="preserve"> und Verhalten </w:t>
      </w:r>
      <w:r w:rsidR="001D7F23">
        <w:t>sowie Antworten analysieren</w:t>
      </w:r>
    </w:p>
    <w:p w14:paraId="3178B447" w14:textId="77777777" w:rsidR="001D7F23" w:rsidRDefault="00612D45" w:rsidP="005B3A38">
      <w:pPr>
        <w:pStyle w:val="Listenabsatz"/>
        <w:numPr>
          <w:ilvl w:val="0"/>
          <w:numId w:val="7"/>
        </w:numPr>
      </w:pPr>
      <w:r>
        <w:t>Rückschlüsse ziehen, Grafik verbessern und Test mit neuer Gruppe von Testpersonen durchführen.</w:t>
      </w:r>
    </w:p>
    <w:p w14:paraId="161ACE35" w14:textId="7997217A" w:rsidR="00454D25" w:rsidRDefault="001D7F23" w:rsidP="001D7F23">
      <w:r>
        <w:t xml:space="preserve">Bei dieser Gruppe von Testpersonen handelt es sich um </w:t>
      </w:r>
      <w:r w:rsidR="006E3881">
        <w:t>ca. 5 Personen aus einer geeigneten Zielgruppe.</w:t>
      </w:r>
      <w:r w:rsidR="006F32BA">
        <w:br/>
      </w:r>
      <w:r w:rsidR="00E923FF">
        <w:t xml:space="preserve">Wenn eine Gruppe zu wenig Personen enthält, kann es sein, dass wichtige Informationen und Feedback </w:t>
      </w:r>
      <w:r w:rsidR="004018D6">
        <w:t xml:space="preserve">nicht erfasst wird. Wenn allerdings die Gruppe zu gross ist, erhält man mit der Zeit nur noch wenige </w:t>
      </w:r>
      <w:r w:rsidR="00EC35C2">
        <w:t>neue Info</w:t>
      </w:r>
      <w:r w:rsidR="00A33C1D">
        <w:t>rmationen, da sich das Feedback mit der Zeit immer mehr</w:t>
      </w:r>
      <w:r w:rsidR="00454D25">
        <w:t xml:space="preserve"> mit dem bereits erhaltenen</w:t>
      </w:r>
      <w:r w:rsidR="00A33C1D">
        <w:t xml:space="preserve"> überschneidet</w:t>
      </w:r>
      <w:r w:rsidR="00AB5D4B">
        <w:t xml:space="preserve"> </w:t>
      </w:r>
      <w:r w:rsidR="00AB5D4B">
        <w:fldChar w:fldCharType="begin"/>
      </w:r>
      <w:r w:rsidR="00AB5D4B">
        <w:instrText xml:space="preserve"> ADDIN ZOTERO_ITEM CSL_CITATION {"citationID":"xsC4Uugx","properties":{"formattedCitation":"[12]","plainCitation":"[12]","noteIndex":0},"citationItems":[{"id":276,"uris":["http://zotero.org/users/11064104/items/ZXY33YEQ"],"itemData":{"id":276,"type":"motion_picture","abstract":"Formative #usability testing is best done with a small number of study participants so that you have time and budget to test more design iterations of the user interface. \n\nMore information: https://www.nngroup.com/articles/why-...\n#UX #usertesting #budgets","dimensions":"3:36","source":"YouTube","title":"Usability Testing w. 5 Users: Design Process (video 1 of 3)","title-short":"Usability Testing w. 5 Users","URL":"https://www.youtube.com/watch?v=RhgUirqki50","director":[{"literal":"NNgroup"}],"accessed":{"date-parts":[["2023",10,8]]},"issued":{"date-parts":[["2018",10,26]]}}}],"schema":"https://github.com/citation-style-language/schema/raw/master/csl-citation.json"} </w:instrText>
      </w:r>
      <w:r w:rsidR="00AB5D4B">
        <w:fldChar w:fldCharType="separate"/>
      </w:r>
      <w:r w:rsidR="00AB5D4B" w:rsidRPr="00AB5D4B">
        <w:rPr>
          <w:rFonts w:ascii="Calibri" w:hAnsi="Calibri" w:cs="Calibri"/>
        </w:rPr>
        <w:t>[12]</w:t>
      </w:r>
      <w:r w:rsidR="00AB5D4B">
        <w:fldChar w:fldCharType="end"/>
      </w:r>
      <w:r w:rsidR="00454D25">
        <w:t>.</w:t>
      </w:r>
    </w:p>
    <w:p w14:paraId="2AA5E4A2" w14:textId="77777777" w:rsidR="00A17162" w:rsidRDefault="006E3881" w:rsidP="001D7F23">
      <w:r>
        <w:t xml:space="preserve">Durch das Feedback der Testpersonen, kann anschliessend </w:t>
      </w:r>
      <w:r w:rsidR="006F32BA">
        <w:t>eine Visualisierung entsprechend angepasst werden.</w:t>
      </w:r>
    </w:p>
    <w:p w14:paraId="3107170C" w14:textId="77777777" w:rsidR="00F53B1E" w:rsidRDefault="00A17162" w:rsidP="001D7F23">
      <w:r>
        <w:t xml:space="preserve">Dieses </w:t>
      </w:r>
      <w:proofErr w:type="spellStart"/>
      <w:r>
        <w:t>Testing</w:t>
      </w:r>
      <w:proofErr w:type="spellEnd"/>
      <w:r>
        <w:t xml:space="preserve"> ist </w:t>
      </w:r>
      <w:r w:rsidR="00D3246E">
        <w:t>ein iterativer Prozess</w:t>
      </w:r>
      <w:r>
        <w:t xml:space="preserve">, wobei immer eine Gruppe getestet, anschliessend wie Visualisierungen verbessert </w:t>
      </w:r>
      <w:r w:rsidR="00E66D64">
        <w:t>und anschliessend der Test mit einer neuen Gruppe ausgeführt wird</w:t>
      </w:r>
      <w:r w:rsidR="00F53B1E">
        <w:t>.</w:t>
      </w:r>
    </w:p>
    <w:p w14:paraId="340F19A9" w14:textId="605C77C8" w:rsidR="00DC7295" w:rsidRDefault="00DC7295" w:rsidP="00DC7295">
      <w:pPr>
        <w:pStyle w:val="berschrift2"/>
      </w:pPr>
      <w:r>
        <w:lastRenderedPageBreak/>
        <w:t>Beispiel:</w:t>
      </w:r>
    </w:p>
    <w:p w14:paraId="47CA46CF" w14:textId="3D226E40" w:rsidR="00475AD7" w:rsidRPr="00475AD7" w:rsidRDefault="007C498C" w:rsidP="00475AD7">
      <w:r w:rsidRPr="00621641">
        <w:rPr>
          <w:noProof/>
        </w:rPr>
        <w:drawing>
          <wp:anchor distT="0" distB="0" distL="114300" distR="114300" simplePos="0" relativeHeight="251679744" behindDoc="1" locked="0" layoutInCell="1" allowOverlap="1" wp14:anchorId="26369E38" wp14:editId="1FEB5BDC">
            <wp:simplePos x="0" y="0"/>
            <wp:positionH relativeFrom="margin">
              <wp:posOffset>2915920</wp:posOffset>
            </wp:positionH>
            <wp:positionV relativeFrom="paragraph">
              <wp:posOffset>781740</wp:posOffset>
            </wp:positionV>
            <wp:extent cx="2456815" cy="1823720"/>
            <wp:effectExtent l="0" t="0" r="635" b="5080"/>
            <wp:wrapTight wrapText="bothSides">
              <wp:wrapPolygon edited="0">
                <wp:start x="0" y="0"/>
                <wp:lineTo x="0" y="21435"/>
                <wp:lineTo x="21438" y="21435"/>
                <wp:lineTo x="21438" y="0"/>
                <wp:lineTo x="0" y="0"/>
              </wp:wrapPolygon>
            </wp:wrapTight>
            <wp:docPr id="1822475313" name="Grafik 182247531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56815" cy="1823720"/>
                    </a:xfrm>
                    <a:prstGeom prst="rect">
                      <a:avLst/>
                    </a:prstGeom>
                  </pic:spPr>
                </pic:pic>
              </a:graphicData>
            </a:graphic>
            <wp14:sizeRelH relativeFrom="margin">
              <wp14:pctWidth>0</wp14:pctWidth>
            </wp14:sizeRelH>
            <wp14:sizeRelV relativeFrom="margin">
              <wp14:pctHeight>0</wp14:pctHeight>
            </wp14:sizeRelV>
          </wp:anchor>
        </w:drawing>
      </w:r>
      <w:r w:rsidRPr="00FA5B16">
        <w:rPr>
          <w:noProof/>
        </w:rPr>
        <w:drawing>
          <wp:anchor distT="0" distB="0" distL="114300" distR="114300" simplePos="0" relativeHeight="251680768" behindDoc="1" locked="0" layoutInCell="1" allowOverlap="1" wp14:anchorId="4AA200A0" wp14:editId="5E709405">
            <wp:simplePos x="0" y="0"/>
            <wp:positionH relativeFrom="margin">
              <wp:align>left</wp:align>
            </wp:positionH>
            <wp:positionV relativeFrom="paragraph">
              <wp:posOffset>757086</wp:posOffset>
            </wp:positionV>
            <wp:extent cx="2393315" cy="1777365"/>
            <wp:effectExtent l="0" t="0" r="6985" b="0"/>
            <wp:wrapTight wrapText="bothSides">
              <wp:wrapPolygon edited="0">
                <wp:start x="0" y="0"/>
                <wp:lineTo x="0" y="21299"/>
                <wp:lineTo x="21491" y="21299"/>
                <wp:lineTo x="21491" y="0"/>
                <wp:lineTo x="0" y="0"/>
              </wp:wrapPolygon>
            </wp:wrapTight>
            <wp:docPr id="2089881240" name="Grafik 2089881240"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93315" cy="1777365"/>
                    </a:xfrm>
                    <a:prstGeom prst="rect">
                      <a:avLst/>
                    </a:prstGeom>
                  </pic:spPr>
                </pic:pic>
              </a:graphicData>
            </a:graphic>
            <wp14:sizeRelH relativeFrom="margin">
              <wp14:pctWidth>0</wp14:pctWidth>
            </wp14:sizeRelH>
            <wp14:sizeRelV relativeFrom="margin">
              <wp14:pctHeight>0</wp14:pctHeight>
            </wp14:sizeRelV>
          </wp:anchor>
        </w:drawing>
      </w:r>
      <w:r w:rsidR="00AE4C9E">
        <w:t xml:space="preserve">Es gibt </w:t>
      </w:r>
      <w:r w:rsidR="007009C4">
        <w:t>viele verschiedene Arten von Usability-test. Einer davon ist der A/B Test.</w:t>
      </w:r>
      <w:r w:rsidR="007009C4">
        <w:br/>
        <w:t>Dieser eignet sich für Tasks, bei welche</w:t>
      </w:r>
      <w:r w:rsidR="005B1CCC">
        <w:t xml:space="preserve">n zwischen zwei Versionen </w:t>
      </w:r>
      <w:r w:rsidR="00BA562D">
        <w:t xml:space="preserve">von beispielsweise einer Website </w:t>
      </w:r>
      <w:r w:rsidR="004A62B6">
        <w:t xml:space="preserve">entschieden werden muss. Folgend </w:t>
      </w:r>
      <w:r w:rsidR="00547A34">
        <w:t xml:space="preserve">möchte ich </w:t>
      </w:r>
      <w:r w:rsidR="00F51177">
        <w:t>also mittels A/B Test</w:t>
      </w:r>
      <w:r w:rsidR="00633191">
        <w:t>,</w:t>
      </w:r>
      <w:r w:rsidR="00F51177">
        <w:t xml:space="preserve"> </w:t>
      </w:r>
      <w:r w:rsidR="00547A34">
        <w:t xml:space="preserve">testen, welche </w:t>
      </w:r>
      <w:r>
        <w:t xml:space="preserve">der </w:t>
      </w:r>
      <w:r w:rsidR="00547A34">
        <w:t>zwei Grafiken</w:t>
      </w:r>
      <w:r>
        <w:t xml:space="preserve"> aus LE2 besser geeignet sind, um die enthaltenen Informationen darzustellen.</w:t>
      </w:r>
    </w:p>
    <w:p w14:paraId="14F5FCCE" w14:textId="308EDDEA" w:rsidR="007C498C" w:rsidRDefault="007C498C" w:rsidP="00E04AE9"/>
    <w:p w14:paraId="47AC8C0F" w14:textId="344C0954" w:rsidR="00653FFF" w:rsidRDefault="00E04AE9" w:rsidP="00E04AE9">
      <w:r w:rsidRPr="00E04AE9">
        <w:t xml:space="preserve">Beide Darstellungen enthalten dieselben Informationen. Während in der linken Grafik die Datenpunkte farblich nach Spezies differenziert sind, weisen sie in der rechten Grafik unterschiedliche Formen je nach Spezies auf. </w:t>
      </w:r>
      <w:r>
        <w:br/>
      </w:r>
      <w:r w:rsidR="005E0C21">
        <w:t>Ich möchte herausfinden</w:t>
      </w:r>
      <w:r w:rsidRPr="00E04AE9">
        <w:t xml:space="preserve">, ob die rechte Darstellung ebenso intuitiv verstanden wird wie die linke. Falls nicht, möchte ich Wege finden, diese zu optimieren. </w:t>
      </w:r>
      <w:r w:rsidR="003B779D">
        <w:br/>
      </w:r>
      <w:r w:rsidRPr="00E04AE9">
        <w:t xml:space="preserve">Dabei verfolge ich das Ziel, </w:t>
      </w:r>
      <w:r w:rsidR="003B779D">
        <w:t>komplett</w:t>
      </w:r>
      <w:r w:rsidRPr="00E04AE9">
        <w:t xml:space="preserve"> auf Farben zu verzichten, sodass auch farbenblinde Personen keinerlei Nachteile erleben.</w:t>
      </w:r>
    </w:p>
    <w:p w14:paraId="3872D8BD" w14:textId="7E06AEF5" w:rsidR="000C7A65" w:rsidRDefault="000C7A65" w:rsidP="000C7A65">
      <w:pPr>
        <w:pStyle w:val="berschrift3"/>
      </w:pPr>
      <w:r>
        <w:t>Tasks definieren:</w:t>
      </w:r>
    </w:p>
    <w:p w14:paraId="10A40059" w14:textId="1FF3AFC0" w:rsidR="000C7A65" w:rsidRDefault="00C954B0" w:rsidP="00B821C7">
      <w:pPr>
        <w:pStyle w:val="Listenabsatz"/>
        <w:numPr>
          <w:ilvl w:val="0"/>
          <w:numId w:val="8"/>
        </w:numPr>
      </w:pPr>
      <w:r>
        <w:t>Rechte Grafik vorlegen und Fragen, welche Informationen daraus entnommen werden können</w:t>
      </w:r>
      <w:r w:rsidR="00575A54">
        <w:t>.</w:t>
      </w:r>
    </w:p>
    <w:p w14:paraId="6C374910" w14:textId="1AE06786" w:rsidR="00C954B0" w:rsidRDefault="001B79CC" w:rsidP="00B821C7">
      <w:pPr>
        <w:pStyle w:val="Listenabsatz"/>
        <w:numPr>
          <w:ilvl w:val="0"/>
          <w:numId w:val="8"/>
        </w:numPr>
      </w:pPr>
      <w:r>
        <w:t xml:space="preserve">Linke Grafik hinzufügen und Fragen welche Grafik </w:t>
      </w:r>
      <w:r w:rsidR="004A2347">
        <w:t xml:space="preserve">als </w:t>
      </w:r>
      <w:r>
        <w:t>angenehmer</w:t>
      </w:r>
      <w:r w:rsidR="004A2347">
        <w:t xml:space="preserve"> empfunden wird</w:t>
      </w:r>
      <w:r>
        <w:t>.</w:t>
      </w:r>
    </w:p>
    <w:p w14:paraId="2CABC70F" w14:textId="3FFECC26" w:rsidR="009272C0" w:rsidRDefault="00FE36CB" w:rsidP="00B821C7">
      <w:pPr>
        <w:pStyle w:val="Listenabsatz"/>
        <w:numPr>
          <w:ilvl w:val="0"/>
          <w:numId w:val="8"/>
        </w:numPr>
      </w:pPr>
      <w:r>
        <w:t xml:space="preserve">Fragen, was </w:t>
      </w:r>
      <w:r w:rsidR="00004EC4">
        <w:t>bei der Schwierigen zu interpretierenden Grafik</w:t>
      </w:r>
      <w:r w:rsidR="00326668">
        <w:t xml:space="preserve"> anders sein müsste</w:t>
      </w:r>
      <w:r w:rsidR="00BD4176">
        <w:t>, damit diese einfacher zu interpretieren ist.</w:t>
      </w:r>
    </w:p>
    <w:p w14:paraId="34F5499A" w14:textId="42A1734C" w:rsidR="006F2111" w:rsidRDefault="00235097" w:rsidP="00235097">
      <w:pPr>
        <w:pStyle w:val="berschrift3"/>
      </w:pPr>
      <w:r>
        <w:t>Gruppe von Testpersonen:</w:t>
      </w:r>
    </w:p>
    <w:p w14:paraId="6B2FEE36" w14:textId="6D73C3A1" w:rsidR="00C21567" w:rsidRPr="00C21567" w:rsidRDefault="00C21567" w:rsidP="00C21567">
      <w:r w:rsidRPr="00C21567">
        <w:t xml:space="preserve">Ich habe eine Testgruppe aus fünf Personen aus meinem direkten Umfeld zusammengestellt. </w:t>
      </w:r>
      <w:r w:rsidR="00816254">
        <w:br/>
      </w:r>
      <w:r w:rsidRPr="00C21567">
        <w:t xml:space="preserve">Keine der Testpersonen hat umfangreiche Erfahrung im Bereich Datenvisualisierung, was das Ergebnis </w:t>
      </w:r>
      <w:r w:rsidR="00334235">
        <w:t>möglicherweise</w:t>
      </w:r>
      <w:r w:rsidRPr="00C21567">
        <w:t xml:space="preserve"> beeinflussen könnte.</w:t>
      </w:r>
    </w:p>
    <w:p w14:paraId="78984A9C" w14:textId="4A5C0A66" w:rsidR="00E56592" w:rsidRDefault="000E5441" w:rsidP="000E5441">
      <w:pPr>
        <w:pStyle w:val="berschrift3"/>
      </w:pPr>
      <w:r>
        <w:t>Ergebnis / Verbesserungsmöglichkeiten:</w:t>
      </w:r>
    </w:p>
    <w:p w14:paraId="69FE12F6" w14:textId="593C3238" w:rsidR="00407DA2" w:rsidRDefault="007C498C" w:rsidP="00851BBB">
      <w:r w:rsidRPr="00A6150F">
        <w:rPr>
          <w:noProof/>
        </w:rPr>
        <w:drawing>
          <wp:anchor distT="0" distB="0" distL="114300" distR="114300" simplePos="0" relativeHeight="251681792" behindDoc="0" locked="0" layoutInCell="1" allowOverlap="1" wp14:anchorId="53AE06D9" wp14:editId="31A53B95">
            <wp:simplePos x="0" y="0"/>
            <wp:positionH relativeFrom="margin">
              <wp:align>left</wp:align>
            </wp:positionH>
            <wp:positionV relativeFrom="paragraph">
              <wp:posOffset>3810</wp:posOffset>
            </wp:positionV>
            <wp:extent cx="1987550" cy="1613535"/>
            <wp:effectExtent l="0" t="0" r="0" b="5715"/>
            <wp:wrapSquare wrapText="bothSides"/>
            <wp:docPr id="1290571802"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71802" name="Grafik 1" descr="Ein Bild, das Text, Screenshot, Diagramm, Reihe enthält.&#10;&#10;Automatisch generierte Beschreibu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87550" cy="1613535"/>
                    </a:xfrm>
                    <a:prstGeom prst="rect">
                      <a:avLst/>
                    </a:prstGeom>
                  </pic:spPr>
                </pic:pic>
              </a:graphicData>
            </a:graphic>
            <wp14:sizeRelH relativeFrom="margin">
              <wp14:pctWidth>0</wp14:pctWidth>
            </wp14:sizeRelH>
            <wp14:sizeRelV relativeFrom="margin">
              <wp14:pctHeight>0</wp14:pctHeight>
            </wp14:sizeRelV>
          </wp:anchor>
        </w:drawing>
      </w:r>
      <w:r w:rsidR="00407DA2" w:rsidRPr="00407DA2">
        <w:t xml:space="preserve">Die Analyse zeigt, dass eine farbige Visualisierung als angenehmer wahrgenommen wurde. </w:t>
      </w:r>
      <w:r w:rsidR="00407DA2">
        <w:br/>
      </w:r>
      <w:r w:rsidR="00407DA2" w:rsidRPr="00407DA2">
        <w:t xml:space="preserve">Da in der Testgruppe keine Farbenblinden waren, könnte dieses Ergebnis verzerrt sein. Die Legende war für die Tester verwirrend, da sie die speziellen Blumennamen nicht kannten. </w:t>
      </w:r>
    </w:p>
    <w:p w14:paraId="660F8A24" w14:textId="755F6F13" w:rsidR="00E92601" w:rsidRDefault="0001718C">
      <w:r>
        <w:rPr>
          <w:noProof/>
        </w:rPr>
        <mc:AlternateContent>
          <mc:Choice Requires="wps">
            <w:drawing>
              <wp:anchor distT="0" distB="0" distL="114300" distR="114300" simplePos="0" relativeHeight="251714560" behindDoc="0" locked="0" layoutInCell="1" allowOverlap="1" wp14:anchorId="22FA7CCC" wp14:editId="66D24F96">
                <wp:simplePos x="0" y="0"/>
                <wp:positionH relativeFrom="margin">
                  <wp:posOffset>206734</wp:posOffset>
                </wp:positionH>
                <wp:positionV relativeFrom="paragraph">
                  <wp:posOffset>583262</wp:posOffset>
                </wp:positionV>
                <wp:extent cx="1741170" cy="118745"/>
                <wp:effectExtent l="0" t="0" r="0" b="0"/>
                <wp:wrapSquare wrapText="bothSides"/>
                <wp:docPr id="1540158051" name="Textfeld 1"/>
                <wp:cNvGraphicFramePr/>
                <a:graphic xmlns:a="http://schemas.openxmlformats.org/drawingml/2006/main">
                  <a:graphicData uri="http://schemas.microsoft.com/office/word/2010/wordprocessingShape">
                    <wps:wsp>
                      <wps:cNvSpPr txBox="1"/>
                      <wps:spPr>
                        <a:xfrm>
                          <a:off x="0" y="0"/>
                          <a:ext cx="1741170" cy="118745"/>
                        </a:xfrm>
                        <a:prstGeom prst="rect">
                          <a:avLst/>
                        </a:prstGeom>
                        <a:solidFill>
                          <a:prstClr val="white"/>
                        </a:solidFill>
                        <a:ln>
                          <a:noFill/>
                        </a:ln>
                      </wps:spPr>
                      <wps:txbx>
                        <w:txbxContent>
                          <w:p w14:paraId="600C5019" w14:textId="70EC4A62" w:rsidR="0001718C" w:rsidRPr="001C6356" w:rsidRDefault="0001718C" w:rsidP="0001718C">
                            <w:pPr>
                              <w:pStyle w:val="Beschriftung"/>
                              <w:rPr>
                                <w:noProof/>
                              </w:rPr>
                            </w:pPr>
                            <w:r>
                              <w:t xml:space="preserve">Abbildung </w:t>
                            </w:r>
                            <w:fldSimple w:instr=" SEQ Abbildung \* ARABIC ">
                              <w:r>
                                <w:rPr>
                                  <w:noProof/>
                                </w:rPr>
                                <w:t>17</w:t>
                              </w:r>
                            </w:fldSimple>
                            <w:r>
                              <w:t xml:space="preserve">: Verbesserung </w:t>
                            </w:r>
                            <w:proofErr w:type="spellStart"/>
                            <w:r>
                              <w:t>plot</w:t>
                            </w:r>
                            <w:proofErr w:type="spellEnd"/>
                            <w:r>
                              <w:t xml:space="preserve"> LE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A7CCC" id="_x0000_s1041" type="#_x0000_t202" style="position:absolute;margin-left:16.3pt;margin-top:45.95pt;width:137.1pt;height:9.3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" stroked="f">
                <v:textbox inset="0,0,0,0">
                  <w:txbxContent>
                    <w:p w14:paraId="600C5019" w14:textId="70EC4A62" w:rsidR="0001718C" w:rsidRPr="001C6356" w:rsidRDefault="0001718C" w:rsidP="0001718C">
                      <w:pPr>
                        <w:pStyle w:val="Beschriftung"/>
                        <w:rPr>
                          <w:noProof/>
                        </w:rPr>
                      </w:pPr>
                      <w:r>
                        <w:t xml:space="preserve">Abbildung </w:t>
                      </w:r>
                      <w:fldSimple w:instr=" SEQ Abbildung \* ARABIC ">
                        <w:r>
                          <w:rPr>
                            <w:noProof/>
                          </w:rPr>
                          <w:t>17</w:t>
                        </w:r>
                      </w:fldSimple>
                      <w:r>
                        <w:t xml:space="preserve">: Verbesserung </w:t>
                      </w:r>
                      <w:proofErr w:type="spellStart"/>
                      <w:r>
                        <w:t>plot</w:t>
                      </w:r>
                      <w:proofErr w:type="spellEnd"/>
                      <w:r>
                        <w:t xml:space="preserve"> LE2</w:t>
                      </w:r>
                    </w:p>
                  </w:txbxContent>
                </v:textbox>
                <w10:wrap type="square" anchorx="margin"/>
              </v:shape>
            </w:pict>
          </mc:Fallback>
        </mc:AlternateContent>
      </w:r>
      <w:r w:rsidR="00407DA2" w:rsidRPr="00407DA2">
        <w:t>Meine Verbesserungsvorschläg</w:t>
      </w:r>
      <w:r w:rsidR="00407DA2">
        <w:t>e sind in der Grafik links ersichtlich.</w:t>
      </w:r>
      <w:r w:rsidR="00407DA2" w:rsidRPr="00407DA2">
        <w:t xml:space="preserve"> </w:t>
      </w:r>
      <w:r w:rsidR="00C85849">
        <w:t xml:space="preserve"> </w:t>
      </w:r>
      <w:r w:rsidR="00407DA2" w:rsidRPr="00407DA2">
        <w:t>Ich behalte verschiedene Formen für die Gruppen bei, um Farbenblinde zu berücksichtigen</w:t>
      </w:r>
      <w:r w:rsidR="00407DA2">
        <w:t>.</w:t>
      </w:r>
      <w:r w:rsidR="009E399E">
        <w:br/>
      </w:r>
      <w:r w:rsidR="00407DA2">
        <w:t>J</w:t>
      </w:r>
      <w:r w:rsidR="00407DA2" w:rsidRPr="00407DA2">
        <w:t xml:space="preserve">edoch </w:t>
      </w:r>
      <w:r w:rsidR="00407DA2">
        <w:t xml:space="preserve">färbe ich </w:t>
      </w:r>
      <w:r w:rsidR="00407DA2" w:rsidRPr="00407DA2">
        <w:t xml:space="preserve">zusätzlich die Datenpunkte nach Gruppe, um </w:t>
      </w:r>
      <w:r w:rsidR="00407DA2">
        <w:t>den nicht Farbenblinden Personen</w:t>
      </w:r>
      <w:r w:rsidR="00407DA2" w:rsidRPr="00407DA2">
        <w:t xml:space="preserve"> eine vertraute Darstellung zu bieten. </w:t>
      </w:r>
      <w:r w:rsidR="00C85849">
        <w:t xml:space="preserve"> </w:t>
      </w:r>
      <w:r w:rsidR="00674277">
        <w:br/>
      </w:r>
      <w:r w:rsidR="00407DA2" w:rsidRPr="00407DA2">
        <w:t>Die Legende bleibt unverändert, da die deutschen Namen ähnlich sind</w:t>
      </w:r>
      <w:r w:rsidR="00CD6C3C">
        <w:t xml:space="preserve"> wie die bestehenden</w:t>
      </w:r>
      <w:r w:rsidR="00407DA2" w:rsidRPr="00407DA2">
        <w:t xml:space="preserve">. </w:t>
      </w:r>
      <w:r w:rsidR="00C85849">
        <w:t xml:space="preserve"> </w:t>
      </w:r>
      <w:r w:rsidR="002E1C6E">
        <w:br/>
      </w:r>
      <w:r w:rsidR="00407DA2">
        <w:t>Dabei</w:t>
      </w:r>
      <w:r w:rsidR="00407DA2" w:rsidRPr="00407DA2">
        <w:t xml:space="preserve"> klärt</w:t>
      </w:r>
      <w:r w:rsidR="00407DA2">
        <w:t xml:space="preserve"> der </w:t>
      </w:r>
      <w:r w:rsidR="00407DA2" w:rsidRPr="00407DA2">
        <w:t>Titel nun, dass es sich um Schwertlilien handelt</w:t>
      </w:r>
      <w:r w:rsidR="00407DA2">
        <w:t>, was die Legende verständlicher macht.</w:t>
      </w:r>
    </w:p>
    <w:p w14:paraId="58C9B4EA" w14:textId="70C813F6" w:rsidR="00A35AC3" w:rsidRDefault="004E050D" w:rsidP="00EC6CD2">
      <w:pPr>
        <w:rPr>
          <w:b/>
          <w:bCs/>
          <w:sz w:val="40"/>
          <w:szCs w:val="40"/>
        </w:rPr>
      </w:pPr>
      <w:r w:rsidRPr="004E050D">
        <w:rPr>
          <w:b/>
          <w:bCs/>
          <w:sz w:val="40"/>
          <w:szCs w:val="40"/>
        </w:rPr>
        <w:lastRenderedPageBreak/>
        <w:t>Literaturverzeichnis:</w:t>
      </w:r>
    </w:p>
    <w:p w14:paraId="180DD515" w14:textId="77777777" w:rsidR="00991C82" w:rsidRPr="00991C82" w:rsidRDefault="000779DD" w:rsidP="00991C82">
      <w:pPr>
        <w:pStyle w:val="Literaturverzeichnis"/>
        <w:rPr>
          <w:rFonts w:ascii="Calibri" w:hAnsi="Calibri" w:cs="Calibri"/>
        </w:rPr>
      </w:pPr>
      <w:r>
        <w:fldChar w:fldCharType="begin"/>
      </w:r>
      <w:r w:rsidR="00991C82">
        <w:instrText xml:space="preserve"> ADDIN ZOTERO_BIBL {"uncited":[],"omitted":[],"custom":[]} CSL_BIBLIOGRAPHY </w:instrText>
      </w:r>
      <w:r>
        <w:fldChar w:fldCharType="separate"/>
      </w:r>
      <w:r w:rsidR="00991C82" w:rsidRPr="00991C82">
        <w:rPr>
          <w:rFonts w:ascii="Calibri" w:hAnsi="Calibri" w:cs="Calibri"/>
        </w:rPr>
        <w:t>[1]</w:t>
      </w:r>
      <w:r w:rsidR="00991C82" w:rsidRPr="00991C82">
        <w:rPr>
          <w:rFonts w:ascii="Calibri" w:hAnsi="Calibri" w:cs="Calibri"/>
        </w:rPr>
        <w:tab/>
        <w:t xml:space="preserve">J. </w:t>
      </w:r>
      <w:proofErr w:type="spellStart"/>
      <w:r w:rsidR="00991C82" w:rsidRPr="00991C82">
        <w:rPr>
          <w:rFonts w:ascii="Calibri" w:hAnsi="Calibri" w:cs="Calibri"/>
        </w:rPr>
        <w:t>Castañón</w:t>
      </w:r>
      <w:proofErr w:type="spellEnd"/>
      <w:r w:rsidR="00991C82" w:rsidRPr="00991C82">
        <w:rPr>
          <w:rFonts w:ascii="Calibri" w:hAnsi="Calibri" w:cs="Calibri"/>
        </w:rPr>
        <w:t xml:space="preserve">, „10 </w:t>
      </w:r>
      <w:proofErr w:type="spellStart"/>
      <w:r w:rsidR="00991C82" w:rsidRPr="00991C82">
        <w:rPr>
          <w:rFonts w:ascii="Calibri" w:hAnsi="Calibri" w:cs="Calibri"/>
        </w:rPr>
        <w:t>Visualizations</w:t>
      </w:r>
      <w:proofErr w:type="spellEnd"/>
      <w:r w:rsidR="00991C82" w:rsidRPr="00991C82">
        <w:rPr>
          <w:rFonts w:ascii="Calibri" w:hAnsi="Calibri" w:cs="Calibri"/>
        </w:rPr>
        <w:t xml:space="preserve"> Every Data Scientist </w:t>
      </w:r>
      <w:proofErr w:type="spellStart"/>
      <w:r w:rsidR="00991C82" w:rsidRPr="00991C82">
        <w:rPr>
          <w:rFonts w:ascii="Calibri" w:hAnsi="Calibri" w:cs="Calibri"/>
        </w:rPr>
        <w:t>Should</w:t>
      </w:r>
      <w:proofErr w:type="spellEnd"/>
      <w:r w:rsidR="00991C82" w:rsidRPr="00991C82">
        <w:rPr>
          <w:rFonts w:ascii="Calibri" w:hAnsi="Calibri" w:cs="Calibri"/>
        </w:rPr>
        <w:t xml:space="preserve"> </w:t>
      </w:r>
      <w:proofErr w:type="spellStart"/>
      <w:r w:rsidR="00991C82" w:rsidRPr="00991C82">
        <w:rPr>
          <w:rFonts w:ascii="Calibri" w:hAnsi="Calibri" w:cs="Calibri"/>
        </w:rPr>
        <w:t>Know</w:t>
      </w:r>
      <w:proofErr w:type="spellEnd"/>
      <w:r w:rsidR="00991C82" w:rsidRPr="00991C82">
        <w:rPr>
          <w:rFonts w:ascii="Calibri" w:hAnsi="Calibri" w:cs="Calibri"/>
        </w:rPr>
        <w:t>“, Medium. Zugegriffen: 5. Oktober 2023. [Online]. Verfügbar unter: https://towardsdatascience.com/10-viz-every-ds-should-know-4e4118f26fc3</w:t>
      </w:r>
    </w:p>
    <w:p w14:paraId="65B432C2" w14:textId="77777777" w:rsidR="00991C82" w:rsidRPr="00991C82" w:rsidRDefault="00991C82" w:rsidP="00991C82">
      <w:pPr>
        <w:pStyle w:val="Literaturverzeichnis"/>
        <w:rPr>
          <w:rFonts w:ascii="Calibri" w:hAnsi="Calibri" w:cs="Calibri"/>
        </w:rPr>
      </w:pPr>
      <w:r w:rsidRPr="00991C82">
        <w:rPr>
          <w:rFonts w:ascii="Calibri" w:hAnsi="Calibri" w:cs="Calibri"/>
        </w:rPr>
        <w:t>[2]</w:t>
      </w:r>
      <w:r w:rsidRPr="00991C82">
        <w:rPr>
          <w:rFonts w:ascii="Calibri" w:hAnsi="Calibri" w:cs="Calibri"/>
        </w:rPr>
        <w:tab/>
        <w:t>„</w:t>
      </w:r>
      <w:proofErr w:type="spellStart"/>
      <w:r w:rsidRPr="00991C82">
        <w:rPr>
          <w:rFonts w:ascii="Calibri" w:hAnsi="Calibri" w:cs="Calibri"/>
        </w:rPr>
        <w:t>How</w:t>
      </w:r>
      <w:proofErr w:type="spellEnd"/>
      <w:r w:rsidRPr="00991C82">
        <w:rPr>
          <w:rFonts w:ascii="Calibri" w:hAnsi="Calibri" w:cs="Calibri"/>
        </w:rPr>
        <w:t xml:space="preserve"> a </w:t>
      </w:r>
      <w:proofErr w:type="spellStart"/>
      <w:r w:rsidRPr="00991C82">
        <w:rPr>
          <w:rFonts w:ascii="Calibri" w:hAnsi="Calibri" w:cs="Calibri"/>
        </w:rPr>
        <w:t>Histogram</w:t>
      </w:r>
      <w:proofErr w:type="spellEnd"/>
      <w:r w:rsidRPr="00991C82">
        <w:rPr>
          <w:rFonts w:ascii="Calibri" w:hAnsi="Calibri" w:cs="Calibri"/>
        </w:rPr>
        <w:t xml:space="preserve"> Works </w:t>
      </w:r>
      <w:proofErr w:type="spellStart"/>
      <w:r w:rsidRPr="00991C82">
        <w:rPr>
          <w:rFonts w:ascii="Calibri" w:hAnsi="Calibri" w:cs="Calibri"/>
        </w:rPr>
        <w:t>to</w:t>
      </w:r>
      <w:proofErr w:type="spellEnd"/>
      <w:r w:rsidRPr="00991C82">
        <w:rPr>
          <w:rFonts w:ascii="Calibri" w:hAnsi="Calibri" w:cs="Calibri"/>
        </w:rPr>
        <w:t xml:space="preserve"> Display Data“, </w:t>
      </w:r>
      <w:proofErr w:type="spellStart"/>
      <w:r w:rsidRPr="00991C82">
        <w:rPr>
          <w:rFonts w:ascii="Calibri" w:hAnsi="Calibri" w:cs="Calibri"/>
        </w:rPr>
        <w:t>Investopedia</w:t>
      </w:r>
      <w:proofErr w:type="spellEnd"/>
      <w:r w:rsidRPr="00991C82">
        <w:rPr>
          <w:rFonts w:ascii="Calibri" w:hAnsi="Calibri" w:cs="Calibri"/>
        </w:rPr>
        <w:t>. Zugegriffen: 5. Oktober 2023. [Online]. Verfügbar unter: https://www.investopedia.com/terms/h/histogram.asp</w:t>
      </w:r>
    </w:p>
    <w:p w14:paraId="4D0C3C27"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3]</w:t>
      </w:r>
      <w:r w:rsidRPr="00991C82">
        <w:rPr>
          <w:rFonts w:ascii="Calibri" w:hAnsi="Calibri" w:cs="Calibri"/>
          <w:lang w:val="fr-CH"/>
        </w:rPr>
        <w:tab/>
        <w:t xml:space="preserve">„Box plot </w:t>
      </w:r>
      <w:proofErr w:type="spellStart"/>
      <w:r w:rsidRPr="00991C82">
        <w:rPr>
          <w:rFonts w:ascii="Calibri" w:hAnsi="Calibri" w:cs="Calibri"/>
          <w:lang w:val="fr-CH"/>
        </w:rPr>
        <w:t>review</w:t>
      </w:r>
      <w:proofErr w:type="spellEnd"/>
      <w:r w:rsidRPr="00991C82">
        <w:rPr>
          <w:rFonts w:ascii="Calibri" w:hAnsi="Calibri" w:cs="Calibri"/>
          <w:lang w:val="fr-CH"/>
        </w:rPr>
        <w:t xml:space="preserve"> (article) | Khan </w:t>
      </w:r>
      <w:proofErr w:type="spellStart"/>
      <w:r w:rsidRPr="00991C82">
        <w:rPr>
          <w:rFonts w:ascii="Calibri" w:hAnsi="Calibri" w:cs="Calibri"/>
          <w:lang w:val="fr-CH"/>
        </w:rPr>
        <w:t>Academy</w:t>
      </w:r>
      <w:proofErr w:type="spellEnd"/>
      <w:r w:rsidRPr="00991C82">
        <w:rPr>
          <w:rFonts w:ascii="Calibri" w:hAnsi="Calibri" w:cs="Calibri"/>
          <w:lang w:val="fr-CH"/>
        </w:rPr>
        <w:t xml:space="preserve">“. </w:t>
      </w:r>
      <w:r w:rsidRPr="00991C82">
        <w:rPr>
          <w:rFonts w:ascii="Calibri" w:hAnsi="Calibri" w:cs="Calibri"/>
        </w:rPr>
        <w:t>Zugegriffen: 5. Oktober 2023. [Online]. Verfügbar unter: https://www.khanacademy.org/math/statistics-probability/summarizing-quantitative-data/box-whisker-plots/a/box-plot-review</w:t>
      </w:r>
    </w:p>
    <w:p w14:paraId="696C91C9"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4]</w:t>
      </w:r>
      <w:r w:rsidRPr="00991C82">
        <w:rPr>
          <w:rFonts w:ascii="Calibri" w:hAnsi="Calibri" w:cs="Calibri"/>
          <w:lang w:val="fr-CH"/>
        </w:rPr>
        <w:tab/>
        <w:t xml:space="preserve">S. C. </w:t>
      </w:r>
      <w:proofErr w:type="spellStart"/>
      <w:r w:rsidRPr="00991C82">
        <w:rPr>
          <w:rFonts w:ascii="Calibri" w:hAnsi="Calibri" w:cs="Calibri"/>
          <w:lang w:val="fr-CH"/>
        </w:rPr>
        <w:t>Government</w:t>
      </w:r>
      <w:proofErr w:type="spellEnd"/>
      <w:r w:rsidRPr="00991C82">
        <w:rPr>
          <w:rFonts w:ascii="Calibri" w:hAnsi="Calibri" w:cs="Calibri"/>
          <w:lang w:val="fr-CH"/>
        </w:rPr>
        <w:t xml:space="preserve"> of Canada, „5.2 Bar chart“. </w:t>
      </w:r>
      <w:r w:rsidRPr="00991C82">
        <w:rPr>
          <w:rFonts w:ascii="Calibri" w:hAnsi="Calibri" w:cs="Calibri"/>
        </w:rPr>
        <w:t>Zugegriffen: 5. Oktober 2023. [Online]. Verfügbar unter: https://www150.statcan.gc.ca/n1/edu/power-pouvoir/ch9/bargraph-diagrammeabarres/5214818-eng.htm</w:t>
      </w:r>
    </w:p>
    <w:p w14:paraId="0521C243"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5]</w:t>
      </w:r>
      <w:r w:rsidRPr="00991C82">
        <w:rPr>
          <w:rFonts w:ascii="Calibri" w:hAnsi="Calibri" w:cs="Calibri"/>
          <w:lang w:val="fr-CH"/>
        </w:rPr>
        <w:tab/>
      </w:r>
      <w:proofErr w:type="spellStart"/>
      <w:r w:rsidRPr="00991C82">
        <w:rPr>
          <w:rFonts w:ascii="Calibri" w:hAnsi="Calibri" w:cs="Calibri"/>
          <w:i/>
          <w:iCs/>
          <w:lang w:val="fr-CH"/>
        </w:rPr>
        <w:t>Now</w:t>
      </w:r>
      <w:proofErr w:type="spellEnd"/>
      <w:r w:rsidRPr="00991C82">
        <w:rPr>
          <w:rFonts w:ascii="Calibri" w:hAnsi="Calibri" w:cs="Calibri"/>
          <w:i/>
          <w:iCs/>
          <w:lang w:val="fr-CH"/>
        </w:rPr>
        <w:t xml:space="preserve"> You </w:t>
      </w:r>
      <w:proofErr w:type="spellStart"/>
      <w:r w:rsidRPr="00991C82">
        <w:rPr>
          <w:rFonts w:ascii="Calibri" w:hAnsi="Calibri" w:cs="Calibri"/>
          <w:i/>
          <w:iCs/>
          <w:lang w:val="fr-CH"/>
        </w:rPr>
        <w:t>See</w:t>
      </w:r>
      <w:proofErr w:type="spellEnd"/>
      <w:r w:rsidRPr="00991C82">
        <w:rPr>
          <w:rFonts w:ascii="Calibri" w:hAnsi="Calibri" w:cs="Calibri"/>
          <w:i/>
          <w:iCs/>
          <w:lang w:val="fr-CH"/>
        </w:rPr>
        <w:t xml:space="preserve"> </w:t>
      </w:r>
      <w:proofErr w:type="gramStart"/>
      <w:r w:rsidRPr="00991C82">
        <w:rPr>
          <w:rFonts w:ascii="Calibri" w:hAnsi="Calibri" w:cs="Calibri"/>
          <w:i/>
          <w:iCs/>
          <w:lang w:val="fr-CH"/>
        </w:rPr>
        <w:t>It:</w:t>
      </w:r>
      <w:proofErr w:type="gramEnd"/>
      <w:r w:rsidRPr="00991C82">
        <w:rPr>
          <w:rFonts w:ascii="Calibri" w:hAnsi="Calibri" w:cs="Calibri"/>
          <w:i/>
          <w:iCs/>
          <w:lang w:val="fr-CH"/>
        </w:rPr>
        <w:t xml:space="preserve"> </w:t>
      </w:r>
      <w:proofErr w:type="spellStart"/>
      <w:r w:rsidRPr="00991C82">
        <w:rPr>
          <w:rFonts w:ascii="Calibri" w:hAnsi="Calibri" w:cs="Calibri"/>
          <w:i/>
          <w:iCs/>
          <w:lang w:val="fr-CH"/>
        </w:rPr>
        <w:t>Lessons</w:t>
      </w:r>
      <w:proofErr w:type="spellEnd"/>
      <w:r w:rsidRPr="00991C82">
        <w:rPr>
          <w:rFonts w:ascii="Calibri" w:hAnsi="Calibri" w:cs="Calibri"/>
          <w:i/>
          <w:iCs/>
          <w:lang w:val="fr-CH"/>
        </w:rPr>
        <w:t xml:space="preserve"> </w:t>
      </w:r>
      <w:proofErr w:type="spellStart"/>
      <w:r w:rsidRPr="00991C82">
        <w:rPr>
          <w:rFonts w:ascii="Calibri" w:hAnsi="Calibri" w:cs="Calibri"/>
          <w:i/>
          <w:iCs/>
          <w:lang w:val="fr-CH"/>
        </w:rPr>
        <w:t>from</w:t>
      </w:r>
      <w:proofErr w:type="spellEnd"/>
      <w:r w:rsidRPr="00991C82">
        <w:rPr>
          <w:rFonts w:ascii="Calibri" w:hAnsi="Calibri" w:cs="Calibri"/>
          <w:i/>
          <w:iCs/>
          <w:lang w:val="fr-CH"/>
        </w:rPr>
        <w:t xml:space="preserve"> </w:t>
      </w:r>
      <w:proofErr w:type="spellStart"/>
      <w:r w:rsidRPr="00991C82">
        <w:rPr>
          <w:rFonts w:ascii="Calibri" w:hAnsi="Calibri" w:cs="Calibri"/>
          <w:i/>
          <w:iCs/>
          <w:lang w:val="fr-CH"/>
        </w:rPr>
        <w:t>Research</w:t>
      </w:r>
      <w:proofErr w:type="spellEnd"/>
      <w:r w:rsidRPr="00991C82">
        <w:rPr>
          <w:rFonts w:ascii="Calibri" w:hAnsi="Calibri" w:cs="Calibri"/>
          <w:i/>
          <w:iCs/>
          <w:lang w:val="fr-CH"/>
        </w:rPr>
        <w:t xml:space="preserve"> on Perception for Design of Data </w:t>
      </w:r>
      <w:proofErr w:type="spellStart"/>
      <w:r w:rsidRPr="00991C82">
        <w:rPr>
          <w:rFonts w:ascii="Calibri" w:hAnsi="Calibri" w:cs="Calibri"/>
          <w:i/>
          <w:iCs/>
          <w:lang w:val="fr-CH"/>
        </w:rPr>
        <w:t>Visualizations</w:t>
      </w:r>
      <w:proofErr w:type="spellEnd"/>
      <w:r w:rsidRPr="00991C82">
        <w:rPr>
          <w:rFonts w:ascii="Calibri" w:hAnsi="Calibri" w:cs="Calibri"/>
          <w:lang w:val="fr-CH"/>
        </w:rPr>
        <w:t xml:space="preserve">, (14. </w:t>
      </w:r>
      <w:r w:rsidRPr="00991C82">
        <w:rPr>
          <w:rFonts w:ascii="Calibri" w:hAnsi="Calibri" w:cs="Calibri"/>
        </w:rPr>
        <w:t>September 2017). Zugegriffen: 28. September 2023. [Online Video]. Verfügbar unter: https://www.youtube.com/watch?v=66eE4rc5xU0</w:t>
      </w:r>
    </w:p>
    <w:p w14:paraId="7B262993" w14:textId="77777777" w:rsidR="00991C82" w:rsidRPr="00991C82" w:rsidRDefault="00991C82" w:rsidP="00991C82">
      <w:pPr>
        <w:pStyle w:val="Literaturverzeichnis"/>
        <w:rPr>
          <w:rFonts w:ascii="Calibri" w:hAnsi="Calibri" w:cs="Calibri"/>
        </w:rPr>
      </w:pPr>
      <w:r w:rsidRPr="00991C82">
        <w:rPr>
          <w:rFonts w:ascii="Calibri" w:hAnsi="Calibri" w:cs="Calibri"/>
        </w:rPr>
        <w:t>[6]</w:t>
      </w:r>
      <w:r w:rsidRPr="00991C82">
        <w:rPr>
          <w:rFonts w:ascii="Calibri" w:hAnsi="Calibri" w:cs="Calibri"/>
        </w:rPr>
        <w:tab/>
        <w:t>„Visual Variables“. Zugegriffen: 5. Oktober 2023. [Online]. Verfügbar unter: https://www.axismaps.com//guide/visual-variables</w:t>
      </w:r>
    </w:p>
    <w:p w14:paraId="0215F72C"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7]</w:t>
      </w:r>
      <w:r w:rsidRPr="00991C82">
        <w:rPr>
          <w:rFonts w:ascii="Calibri" w:hAnsi="Calibri" w:cs="Calibri"/>
          <w:lang w:val="fr-CH"/>
        </w:rPr>
        <w:tab/>
        <w:t>I. C. Education, „</w:t>
      </w:r>
      <w:proofErr w:type="spellStart"/>
      <w:r w:rsidRPr="00991C82">
        <w:rPr>
          <w:rFonts w:ascii="Calibri" w:hAnsi="Calibri" w:cs="Calibri"/>
          <w:lang w:val="fr-CH"/>
        </w:rPr>
        <w:t>Structured</w:t>
      </w:r>
      <w:proofErr w:type="spellEnd"/>
      <w:r w:rsidRPr="00991C82">
        <w:rPr>
          <w:rFonts w:ascii="Calibri" w:hAnsi="Calibri" w:cs="Calibri"/>
          <w:lang w:val="fr-CH"/>
        </w:rPr>
        <w:t xml:space="preserve"> vs. </w:t>
      </w:r>
      <w:proofErr w:type="spellStart"/>
      <w:r w:rsidRPr="00991C82">
        <w:rPr>
          <w:rFonts w:ascii="Calibri" w:hAnsi="Calibri" w:cs="Calibri"/>
          <w:lang w:val="fr-CH"/>
        </w:rPr>
        <w:t>Unstructured</w:t>
      </w:r>
      <w:proofErr w:type="spellEnd"/>
      <w:r w:rsidRPr="00991C82">
        <w:rPr>
          <w:rFonts w:ascii="Calibri" w:hAnsi="Calibri" w:cs="Calibri"/>
          <w:lang w:val="fr-CH"/>
        </w:rPr>
        <w:t xml:space="preserve"> </w:t>
      </w:r>
      <w:proofErr w:type="gramStart"/>
      <w:r w:rsidRPr="00991C82">
        <w:rPr>
          <w:rFonts w:ascii="Calibri" w:hAnsi="Calibri" w:cs="Calibri"/>
          <w:lang w:val="fr-CH"/>
        </w:rPr>
        <w:t>Data:</w:t>
      </w:r>
      <w:proofErr w:type="gramEnd"/>
      <w:r w:rsidRPr="00991C82">
        <w:rPr>
          <w:rFonts w:ascii="Calibri" w:hAnsi="Calibri" w:cs="Calibri"/>
          <w:lang w:val="fr-CH"/>
        </w:rPr>
        <w:t xml:space="preserve"> </w:t>
      </w:r>
      <w:proofErr w:type="spellStart"/>
      <w:r w:rsidRPr="00991C82">
        <w:rPr>
          <w:rFonts w:ascii="Calibri" w:hAnsi="Calibri" w:cs="Calibri"/>
          <w:lang w:val="fr-CH"/>
        </w:rPr>
        <w:t>What’s</w:t>
      </w:r>
      <w:proofErr w:type="spellEnd"/>
      <w:r w:rsidRPr="00991C82">
        <w:rPr>
          <w:rFonts w:ascii="Calibri" w:hAnsi="Calibri" w:cs="Calibri"/>
          <w:lang w:val="fr-CH"/>
        </w:rPr>
        <w:t xml:space="preserve"> the </w:t>
      </w:r>
      <w:proofErr w:type="spellStart"/>
      <w:r w:rsidRPr="00991C82">
        <w:rPr>
          <w:rFonts w:ascii="Calibri" w:hAnsi="Calibri" w:cs="Calibri"/>
          <w:lang w:val="fr-CH"/>
        </w:rPr>
        <w:t>Difference</w:t>
      </w:r>
      <w:proofErr w:type="spellEnd"/>
      <w:r w:rsidRPr="00991C82">
        <w:rPr>
          <w:rFonts w:ascii="Calibri" w:hAnsi="Calibri" w:cs="Calibri"/>
          <w:lang w:val="fr-CH"/>
        </w:rPr>
        <w:t xml:space="preserve">?“, IBM Blog. </w:t>
      </w:r>
      <w:r w:rsidRPr="00991C82">
        <w:rPr>
          <w:rFonts w:ascii="Calibri" w:hAnsi="Calibri" w:cs="Calibri"/>
        </w:rPr>
        <w:t>Zugegriffen: 7. Oktober 2023. [Online]. Verfügbar unter: https://www.ibm.com/blog/structured-vs-unstructured-data/</w:t>
      </w:r>
    </w:p>
    <w:p w14:paraId="1FB815BF" w14:textId="77777777" w:rsidR="00991C82" w:rsidRPr="00991C82" w:rsidRDefault="00991C82" w:rsidP="00991C82">
      <w:pPr>
        <w:pStyle w:val="Literaturverzeichnis"/>
        <w:rPr>
          <w:rFonts w:ascii="Calibri" w:hAnsi="Calibri" w:cs="Calibri"/>
        </w:rPr>
      </w:pPr>
      <w:r w:rsidRPr="00991C82">
        <w:rPr>
          <w:rFonts w:ascii="Calibri" w:hAnsi="Calibri" w:cs="Calibri"/>
        </w:rPr>
        <w:t>[8]</w:t>
      </w:r>
      <w:r w:rsidRPr="00991C82">
        <w:rPr>
          <w:rFonts w:ascii="Calibri" w:hAnsi="Calibri" w:cs="Calibri"/>
        </w:rPr>
        <w:tab/>
        <w:t xml:space="preserve">„Guide </w:t>
      </w:r>
      <w:proofErr w:type="spellStart"/>
      <w:r w:rsidRPr="00991C82">
        <w:rPr>
          <w:rFonts w:ascii="Calibri" w:hAnsi="Calibri" w:cs="Calibri"/>
        </w:rPr>
        <w:t>to</w:t>
      </w:r>
      <w:proofErr w:type="spellEnd"/>
      <w:r w:rsidRPr="00991C82">
        <w:rPr>
          <w:rFonts w:ascii="Calibri" w:hAnsi="Calibri" w:cs="Calibri"/>
        </w:rPr>
        <w:t xml:space="preserve"> Data </w:t>
      </w:r>
      <w:proofErr w:type="spellStart"/>
      <w:r w:rsidRPr="00991C82">
        <w:rPr>
          <w:rFonts w:ascii="Calibri" w:hAnsi="Calibri" w:cs="Calibri"/>
        </w:rPr>
        <w:t>Types</w:t>
      </w:r>
      <w:proofErr w:type="spellEnd"/>
      <w:r w:rsidRPr="00991C82">
        <w:rPr>
          <w:rFonts w:ascii="Calibri" w:hAnsi="Calibri" w:cs="Calibri"/>
        </w:rPr>
        <w:t xml:space="preserve"> and </w:t>
      </w:r>
      <w:proofErr w:type="spellStart"/>
      <w:r w:rsidRPr="00991C82">
        <w:rPr>
          <w:rFonts w:ascii="Calibri" w:hAnsi="Calibri" w:cs="Calibri"/>
        </w:rPr>
        <w:t>How</w:t>
      </w:r>
      <w:proofErr w:type="spellEnd"/>
      <w:r w:rsidRPr="00991C82">
        <w:rPr>
          <w:rFonts w:ascii="Calibri" w:hAnsi="Calibri" w:cs="Calibri"/>
        </w:rPr>
        <w:t xml:space="preserve"> </w:t>
      </w:r>
      <w:proofErr w:type="spellStart"/>
      <w:r w:rsidRPr="00991C82">
        <w:rPr>
          <w:rFonts w:ascii="Calibri" w:hAnsi="Calibri" w:cs="Calibri"/>
        </w:rPr>
        <w:t>to</w:t>
      </w:r>
      <w:proofErr w:type="spellEnd"/>
      <w:r w:rsidRPr="00991C82">
        <w:rPr>
          <w:rFonts w:ascii="Calibri" w:hAnsi="Calibri" w:cs="Calibri"/>
        </w:rPr>
        <w:t xml:space="preserve"> Graph </w:t>
      </w:r>
      <w:proofErr w:type="spellStart"/>
      <w:r w:rsidRPr="00991C82">
        <w:rPr>
          <w:rFonts w:ascii="Calibri" w:hAnsi="Calibri" w:cs="Calibri"/>
        </w:rPr>
        <w:t>Them</w:t>
      </w:r>
      <w:proofErr w:type="spellEnd"/>
      <w:r w:rsidRPr="00991C82">
        <w:rPr>
          <w:rFonts w:ascii="Calibri" w:hAnsi="Calibri" w:cs="Calibri"/>
        </w:rPr>
        <w:t xml:space="preserve"> in </w:t>
      </w:r>
      <w:proofErr w:type="spellStart"/>
      <w:r w:rsidRPr="00991C82">
        <w:rPr>
          <w:rFonts w:ascii="Calibri" w:hAnsi="Calibri" w:cs="Calibri"/>
        </w:rPr>
        <w:t>Statistics</w:t>
      </w:r>
      <w:proofErr w:type="spellEnd"/>
      <w:r w:rsidRPr="00991C82">
        <w:rPr>
          <w:rFonts w:ascii="Calibri" w:hAnsi="Calibri" w:cs="Calibri"/>
        </w:rPr>
        <w:t xml:space="preserve"> - </w:t>
      </w:r>
      <w:proofErr w:type="spellStart"/>
      <w:r w:rsidRPr="00991C82">
        <w:rPr>
          <w:rFonts w:ascii="Calibri" w:hAnsi="Calibri" w:cs="Calibri"/>
        </w:rPr>
        <w:t>Statistics</w:t>
      </w:r>
      <w:proofErr w:type="spellEnd"/>
      <w:r w:rsidRPr="00991C82">
        <w:rPr>
          <w:rFonts w:ascii="Calibri" w:hAnsi="Calibri" w:cs="Calibri"/>
        </w:rPr>
        <w:t xml:space="preserve"> By Jim“. Zugegriffen: 7. Oktober 2023. [Online]. Verfügbar unter: https://statisticsbyjim.com/basics/data-types/</w:t>
      </w:r>
    </w:p>
    <w:p w14:paraId="74271428"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9]</w:t>
      </w:r>
      <w:r w:rsidRPr="00991C82">
        <w:rPr>
          <w:rFonts w:ascii="Calibri" w:hAnsi="Calibri" w:cs="Calibri"/>
          <w:lang w:val="fr-CH"/>
        </w:rPr>
        <w:tab/>
        <w:t xml:space="preserve">D. (DJ) Sarkar, „A </w:t>
      </w:r>
      <w:proofErr w:type="spellStart"/>
      <w:r w:rsidRPr="00991C82">
        <w:rPr>
          <w:rFonts w:ascii="Calibri" w:hAnsi="Calibri" w:cs="Calibri"/>
          <w:lang w:val="fr-CH"/>
        </w:rPr>
        <w:t>Comprehensive</w:t>
      </w:r>
      <w:proofErr w:type="spellEnd"/>
      <w:r w:rsidRPr="00991C82">
        <w:rPr>
          <w:rFonts w:ascii="Calibri" w:hAnsi="Calibri" w:cs="Calibri"/>
          <w:lang w:val="fr-CH"/>
        </w:rPr>
        <w:t xml:space="preserve"> Guide to the </w:t>
      </w:r>
      <w:proofErr w:type="spellStart"/>
      <w:r w:rsidRPr="00991C82">
        <w:rPr>
          <w:rFonts w:ascii="Calibri" w:hAnsi="Calibri" w:cs="Calibri"/>
          <w:lang w:val="fr-CH"/>
        </w:rPr>
        <w:t>Grammar</w:t>
      </w:r>
      <w:proofErr w:type="spellEnd"/>
      <w:r w:rsidRPr="00991C82">
        <w:rPr>
          <w:rFonts w:ascii="Calibri" w:hAnsi="Calibri" w:cs="Calibri"/>
          <w:lang w:val="fr-CH"/>
        </w:rPr>
        <w:t xml:space="preserve"> of Graphics for Effective </w:t>
      </w:r>
      <w:proofErr w:type="spellStart"/>
      <w:r w:rsidRPr="00991C82">
        <w:rPr>
          <w:rFonts w:ascii="Calibri" w:hAnsi="Calibri" w:cs="Calibri"/>
          <w:lang w:val="fr-CH"/>
        </w:rPr>
        <w:t>Visualization</w:t>
      </w:r>
      <w:proofErr w:type="spellEnd"/>
      <w:r w:rsidRPr="00991C82">
        <w:rPr>
          <w:rFonts w:ascii="Calibri" w:hAnsi="Calibri" w:cs="Calibri"/>
          <w:lang w:val="fr-CH"/>
        </w:rPr>
        <w:t xml:space="preserve"> of Multi-</w:t>
      </w:r>
      <w:proofErr w:type="spellStart"/>
      <w:r w:rsidRPr="00991C82">
        <w:rPr>
          <w:rFonts w:ascii="Calibri" w:hAnsi="Calibri" w:cs="Calibri"/>
          <w:lang w:val="fr-CH"/>
        </w:rPr>
        <w:t>dimensional</w:t>
      </w:r>
      <w:proofErr w:type="spellEnd"/>
      <w:r w:rsidRPr="00991C82">
        <w:rPr>
          <w:rFonts w:ascii="Calibri" w:hAnsi="Calibri" w:cs="Calibri"/>
          <w:lang w:val="fr-CH"/>
        </w:rPr>
        <w:t xml:space="preserve">…“, Medium. </w:t>
      </w:r>
      <w:r w:rsidRPr="00991C82">
        <w:rPr>
          <w:rFonts w:ascii="Calibri" w:hAnsi="Calibri" w:cs="Calibri"/>
        </w:rPr>
        <w:t>Zugegriffen: 7. Oktober 2023. [Online]. Verfügbar unter: https://towardsdatascience.com/a-comprehensive-guide-to-the-grammar-of-graphics-for-effective-visualization-of-multi-dimensional-1f92b4ed4149</w:t>
      </w:r>
    </w:p>
    <w:p w14:paraId="1A3D3639" w14:textId="77777777" w:rsidR="00991C82" w:rsidRPr="00991C82" w:rsidRDefault="00991C82" w:rsidP="00991C82">
      <w:pPr>
        <w:pStyle w:val="Literaturverzeichnis"/>
        <w:rPr>
          <w:rFonts w:ascii="Calibri" w:hAnsi="Calibri" w:cs="Calibri"/>
        </w:rPr>
      </w:pPr>
      <w:r w:rsidRPr="00991C82">
        <w:rPr>
          <w:rFonts w:ascii="Calibri" w:hAnsi="Calibri" w:cs="Calibri"/>
        </w:rPr>
        <w:t>[10]</w:t>
      </w:r>
      <w:r w:rsidRPr="00991C82">
        <w:rPr>
          <w:rFonts w:ascii="Calibri" w:hAnsi="Calibri" w:cs="Calibri"/>
        </w:rPr>
        <w:tab/>
        <w:t xml:space="preserve">B. </w:t>
      </w:r>
      <w:proofErr w:type="spellStart"/>
      <w:r w:rsidRPr="00991C82">
        <w:rPr>
          <w:rFonts w:ascii="Calibri" w:hAnsi="Calibri" w:cs="Calibri"/>
        </w:rPr>
        <w:t>Soltoff</w:t>
      </w:r>
      <w:proofErr w:type="spellEnd"/>
      <w:r w:rsidRPr="00991C82">
        <w:rPr>
          <w:rFonts w:ascii="Calibri" w:hAnsi="Calibri" w:cs="Calibri"/>
        </w:rPr>
        <w:t xml:space="preserve">, „The </w:t>
      </w:r>
      <w:proofErr w:type="spellStart"/>
      <w:r w:rsidRPr="00991C82">
        <w:rPr>
          <w:rFonts w:ascii="Calibri" w:hAnsi="Calibri" w:cs="Calibri"/>
        </w:rPr>
        <w:t>grammar</w:t>
      </w:r>
      <w:proofErr w:type="spellEnd"/>
      <w:r w:rsidRPr="00991C82">
        <w:rPr>
          <w:rFonts w:ascii="Calibri" w:hAnsi="Calibri" w:cs="Calibri"/>
        </w:rPr>
        <w:t xml:space="preserve"> </w:t>
      </w:r>
      <w:proofErr w:type="spellStart"/>
      <w:r w:rsidRPr="00991C82">
        <w:rPr>
          <w:rFonts w:ascii="Calibri" w:hAnsi="Calibri" w:cs="Calibri"/>
        </w:rPr>
        <w:t>of</w:t>
      </w:r>
      <w:proofErr w:type="spellEnd"/>
      <w:r w:rsidRPr="00991C82">
        <w:rPr>
          <w:rFonts w:ascii="Calibri" w:hAnsi="Calibri" w:cs="Calibri"/>
        </w:rPr>
        <w:t xml:space="preserve"> </w:t>
      </w:r>
      <w:proofErr w:type="spellStart"/>
      <w:r w:rsidRPr="00991C82">
        <w:rPr>
          <w:rFonts w:ascii="Calibri" w:hAnsi="Calibri" w:cs="Calibri"/>
        </w:rPr>
        <w:t>graphics</w:t>
      </w:r>
      <w:proofErr w:type="spellEnd"/>
      <w:r w:rsidRPr="00991C82">
        <w:rPr>
          <w:rFonts w:ascii="Calibri" w:hAnsi="Calibri" w:cs="Calibri"/>
        </w:rPr>
        <w:t xml:space="preserve">“, Computing </w:t>
      </w:r>
      <w:proofErr w:type="spellStart"/>
      <w:r w:rsidRPr="00991C82">
        <w:rPr>
          <w:rFonts w:ascii="Calibri" w:hAnsi="Calibri" w:cs="Calibri"/>
        </w:rPr>
        <w:t>for</w:t>
      </w:r>
      <w:proofErr w:type="spellEnd"/>
      <w:r w:rsidRPr="00991C82">
        <w:rPr>
          <w:rFonts w:ascii="Calibri" w:hAnsi="Calibri" w:cs="Calibri"/>
        </w:rPr>
        <w:t xml:space="preserve"> Information Science. Zugegriffen: 7. Oktober 2023. [Online]. Verfügbar unter: https://info5940.infosci.cornell.edu/notes/dataviz/grammar-of-graphics/</w:t>
      </w:r>
    </w:p>
    <w:p w14:paraId="3955ED91" w14:textId="77777777" w:rsidR="00991C82" w:rsidRPr="00991C82" w:rsidRDefault="00991C82" w:rsidP="00991C82">
      <w:pPr>
        <w:pStyle w:val="Literaturverzeichnis"/>
        <w:rPr>
          <w:rFonts w:ascii="Calibri" w:hAnsi="Calibri" w:cs="Calibri"/>
        </w:rPr>
      </w:pPr>
      <w:r w:rsidRPr="00991C82">
        <w:rPr>
          <w:rFonts w:ascii="Calibri" w:hAnsi="Calibri" w:cs="Calibri"/>
        </w:rPr>
        <w:t>[11]</w:t>
      </w:r>
      <w:r w:rsidRPr="00991C82">
        <w:rPr>
          <w:rFonts w:ascii="Calibri" w:hAnsi="Calibri" w:cs="Calibri"/>
        </w:rPr>
        <w:tab/>
        <w:t xml:space="preserve">W. L. in R.-B. U. Experience, „Usability </w:t>
      </w:r>
      <w:proofErr w:type="spellStart"/>
      <w:r w:rsidRPr="00991C82">
        <w:rPr>
          <w:rFonts w:ascii="Calibri" w:hAnsi="Calibri" w:cs="Calibri"/>
        </w:rPr>
        <w:t>Testing</w:t>
      </w:r>
      <w:proofErr w:type="spellEnd"/>
      <w:r w:rsidRPr="00991C82">
        <w:rPr>
          <w:rFonts w:ascii="Calibri" w:hAnsi="Calibri" w:cs="Calibri"/>
        </w:rPr>
        <w:t xml:space="preserve"> 101“, Nielsen Norman Group. Zugegriffen: 8. Oktober 2023. [Online]. Verfügbar unter: https://www.nngroup.com/articles/usability-testing-101/</w:t>
      </w:r>
    </w:p>
    <w:p w14:paraId="3087AABE" w14:textId="77777777" w:rsidR="00991C82" w:rsidRPr="00991C82" w:rsidRDefault="00991C82" w:rsidP="00991C82">
      <w:pPr>
        <w:pStyle w:val="Literaturverzeichnis"/>
        <w:rPr>
          <w:rFonts w:ascii="Calibri" w:hAnsi="Calibri" w:cs="Calibri"/>
        </w:rPr>
      </w:pPr>
      <w:r w:rsidRPr="00991C82">
        <w:rPr>
          <w:rFonts w:ascii="Calibri" w:hAnsi="Calibri" w:cs="Calibri"/>
        </w:rPr>
        <w:t>[12]</w:t>
      </w:r>
      <w:r w:rsidRPr="00991C82">
        <w:rPr>
          <w:rFonts w:ascii="Calibri" w:hAnsi="Calibri" w:cs="Calibri"/>
        </w:rPr>
        <w:tab/>
      </w:r>
      <w:r w:rsidRPr="00991C82">
        <w:rPr>
          <w:rFonts w:ascii="Calibri" w:hAnsi="Calibri" w:cs="Calibri"/>
          <w:i/>
          <w:iCs/>
        </w:rPr>
        <w:t xml:space="preserve">Usability </w:t>
      </w:r>
      <w:proofErr w:type="spellStart"/>
      <w:r w:rsidRPr="00991C82">
        <w:rPr>
          <w:rFonts w:ascii="Calibri" w:hAnsi="Calibri" w:cs="Calibri"/>
          <w:i/>
          <w:iCs/>
        </w:rPr>
        <w:t>Testing</w:t>
      </w:r>
      <w:proofErr w:type="spellEnd"/>
      <w:r w:rsidRPr="00991C82">
        <w:rPr>
          <w:rFonts w:ascii="Calibri" w:hAnsi="Calibri" w:cs="Calibri"/>
          <w:i/>
          <w:iCs/>
        </w:rPr>
        <w:t xml:space="preserve"> w. 5 Users: Design </w:t>
      </w:r>
      <w:proofErr w:type="spellStart"/>
      <w:r w:rsidRPr="00991C82">
        <w:rPr>
          <w:rFonts w:ascii="Calibri" w:hAnsi="Calibri" w:cs="Calibri"/>
          <w:i/>
          <w:iCs/>
        </w:rPr>
        <w:t>Process</w:t>
      </w:r>
      <w:proofErr w:type="spellEnd"/>
      <w:r w:rsidRPr="00991C82">
        <w:rPr>
          <w:rFonts w:ascii="Calibri" w:hAnsi="Calibri" w:cs="Calibri"/>
          <w:i/>
          <w:iCs/>
        </w:rPr>
        <w:t xml:space="preserve"> (</w:t>
      </w:r>
      <w:proofErr w:type="spellStart"/>
      <w:r w:rsidRPr="00991C82">
        <w:rPr>
          <w:rFonts w:ascii="Calibri" w:hAnsi="Calibri" w:cs="Calibri"/>
          <w:i/>
          <w:iCs/>
        </w:rPr>
        <w:t>video</w:t>
      </w:r>
      <w:proofErr w:type="spellEnd"/>
      <w:r w:rsidRPr="00991C82">
        <w:rPr>
          <w:rFonts w:ascii="Calibri" w:hAnsi="Calibri" w:cs="Calibri"/>
          <w:i/>
          <w:iCs/>
        </w:rPr>
        <w:t xml:space="preserve"> 1 </w:t>
      </w:r>
      <w:proofErr w:type="spellStart"/>
      <w:r w:rsidRPr="00991C82">
        <w:rPr>
          <w:rFonts w:ascii="Calibri" w:hAnsi="Calibri" w:cs="Calibri"/>
          <w:i/>
          <w:iCs/>
        </w:rPr>
        <w:t>of</w:t>
      </w:r>
      <w:proofErr w:type="spellEnd"/>
      <w:r w:rsidRPr="00991C82">
        <w:rPr>
          <w:rFonts w:ascii="Calibri" w:hAnsi="Calibri" w:cs="Calibri"/>
          <w:i/>
          <w:iCs/>
        </w:rPr>
        <w:t xml:space="preserve"> 3)</w:t>
      </w:r>
      <w:r w:rsidRPr="00991C82">
        <w:rPr>
          <w:rFonts w:ascii="Calibri" w:hAnsi="Calibri" w:cs="Calibri"/>
        </w:rPr>
        <w:t>, (26. Oktober 2018). Zugegriffen: 8. Oktober 2023. [Online Video]. Verfügbar unter: https://www.youtube.com/watch?v=RhgUirqki50</w:t>
      </w:r>
    </w:p>
    <w:p w14:paraId="34AA59F1" w14:textId="34C4EF90" w:rsidR="00B476FE" w:rsidRPr="004E050D" w:rsidRDefault="000779DD" w:rsidP="00B476FE">
      <w:r>
        <w:fldChar w:fldCharType="end"/>
      </w:r>
    </w:p>
    <w:p w14:paraId="140C1C13" w14:textId="022727AE" w:rsidR="00991C82" w:rsidRDefault="00991C82">
      <w:r>
        <w:br w:type="page"/>
      </w:r>
    </w:p>
    <w:p w14:paraId="3329F2D0" w14:textId="748C0C06" w:rsidR="00F76E8F" w:rsidRDefault="00146DA4" w:rsidP="00E119E2">
      <w:pPr>
        <w:pStyle w:val="berschrift1"/>
      </w:pPr>
      <w:r w:rsidRPr="00A456D7">
        <w:rPr>
          <w:noProof/>
        </w:rPr>
        <w:drawing>
          <wp:anchor distT="0" distB="0" distL="114300" distR="114300" simplePos="0" relativeHeight="251717632" behindDoc="0" locked="0" layoutInCell="1" allowOverlap="1" wp14:anchorId="4C5981F4" wp14:editId="106440B5">
            <wp:simplePos x="0" y="0"/>
            <wp:positionH relativeFrom="margin">
              <wp:posOffset>2598420</wp:posOffset>
            </wp:positionH>
            <wp:positionV relativeFrom="paragraph">
              <wp:posOffset>300355</wp:posOffset>
            </wp:positionV>
            <wp:extent cx="3414395" cy="2726690"/>
            <wp:effectExtent l="0" t="0" r="0" b="0"/>
            <wp:wrapSquare wrapText="bothSides"/>
            <wp:docPr id="1111933704" name="Grafik 1111933704"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14395" cy="2726690"/>
                    </a:xfrm>
                    <a:prstGeom prst="rect">
                      <a:avLst/>
                    </a:prstGeom>
                  </pic:spPr>
                </pic:pic>
              </a:graphicData>
            </a:graphic>
            <wp14:sizeRelH relativeFrom="margin">
              <wp14:pctWidth>0</wp14:pctWidth>
            </wp14:sizeRelH>
            <wp14:sizeRelV relativeFrom="margin">
              <wp14:pctHeight>0</wp14:pctHeight>
            </wp14:sizeRelV>
          </wp:anchor>
        </w:drawing>
      </w:r>
      <w:r w:rsidRPr="00956C5E">
        <w:rPr>
          <w:noProof/>
        </w:rPr>
        <w:drawing>
          <wp:anchor distT="0" distB="0" distL="114300" distR="114300" simplePos="0" relativeHeight="251716608" behindDoc="0" locked="0" layoutInCell="1" allowOverlap="1" wp14:anchorId="1EDC9E85" wp14:editId="234C40D4">
            <wp:simplePos x="0" y="0"/>
            <wp:positionH relativeFrom="margin">
              <wp:posOffset>-852170</wp:posOffset>
            </wp:positionH>
            <wp:positionV relativeFrom="paragraph">
              <wp:posOffset>292735</wp:posOffset>
            </wp:positionV>
            <wp:extent cx="3466465" cy="2750185"/>
            <wp:effectExtent l="0" t="0" r="635" b="0"/>
            <wp:wrapSquare wrapText="bothSides"/>
            <wp:docPr id="962971168" name="Grafik 962971168"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466465" cy="2750185"/>
                    </a:xfrm>
                    <a:prstGeom prst="rect">
                      <a:avLst/>
                    </a:prstGeom>
                  </pic:spPr>
                </pic:pic>
              </a:graphicData>
            </a:graphic>
            <wp14:sizeRelH relativeFrom="margin">
              <wp14:pctWidth>0</wp14:pctWidth>
            </wp14:sizeRelH>
            <wp14:sizeRelV relativeFrom="margin">
              <wp14:pctHeight>0</wp14:pctHeight>
            </wp14:sizeRelV>
          </wp:anchor>
        </w:drawing>
      </w:r>
      <w:r w:rsidR="00991C82">
        <w:t>Anhang:</w:t>
      </w:r>
    </w:p>
    <w:p w14:paraId="2F45E6CE" w14:textId="1F0BE65D" w:rsidR="007238A8" w:rsidRDefault="00DA5A9F">
      <w:r>
        <w:rPr>
          <w:noProof/>
        </w:rPr>
        <mc:AlternateContent>
          <mc:Choice Requires="wps">
            <w:drawing>
              <wp:anchor distT="0" distB="0" distL="114300" distR="114300" simplePos="0" relativeHeight="251730944" behindDoc="0" locked="0" layoutInCell="1" allowOverlap="1" wp14:anchorId="222521F2" wp14:editId="1FE7E1F8">
                <wp:simplePos x="0" y="0"/>
                <wp:positionH relativeFrom="column">
                  <wp:posOffset>3075526</wp:posOffset>
                </wp:positionH>
                <wp:positionV relativeFrom="paragraph">
                  <wp:posOffset>8395363</wp:posOffset>
                </wp:positionV>
                <wp:extent cx="1717040" cy="635"/>
                <wp:effectExtent l="0" t="0" r="0" b="0"/>
                <wp:wrapSquare wrapText="bothSides"/>
                <wp:docPr id="41446304" name="Textfeld 1"/>
                <wp:cNvGraphicFramePr/>
                <a:graphic xmlns:a="http://schemas.openxmlformats.org/drawingml/2006/main">
                  <a:graphicData uri="http://schemas.microsoft.com/office/word/2010/wordprocessingShape">
                    <wps:wsp>
                      <wps:cNvSpPr txBox="1"/>
                      <wps:spPr>
                        <a:xfrm>
                          <a:off x="0" y="0"/>
                          <a:ext cx="1717040" cy="635"/>
                        </a:xfrm>
                        <a:prstGeom prst="rect">
                          <a:avLst/>
                        </a:prstGeom>
                        <a:solidFill>
                          <a:prstClr val="white"/>
                        </a:solidFill>
                        <a:ln>
                          <a:noFill/>
                        </a:ln>
                      </wps:spPr>
                      <wps:txbx>
                        <w:txbxContent>
                          <w:p w14:paraId="6494A590" w14:textId="77777777" w:rsidR="00DA5A9F" w:rsidRPr="00393A3C" w:rsidRDefault="00DA5A9F" w:rsidP="00DA5A9F">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r>
                              <w:t xml:space="preserve">: Blattbreite </w:t>
                            </w:r>
                            <w:proofErr w:type="spellStart"/>
                            <w:r>
                              <w:t>vs</w:t>
                            </w:r>
                            <w:proofErr w:type="spellEnd"/>
                            <w:r>
                              <w:t xml:space="preserve"> Länge (einfarbi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2521F2" id="_x0000_s1042" type="#_x0000_t202" style="position:absolute;margin-left:242.15pt;margin-top:661.05pt;width:135.2pt;height:.0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" stroked="f">
                <v:textbox style="mso-fit-shape-to-text:t" inset="0,0,0,0">
                  <w:txbxContent>
                    <w:p w14:paraId="6494A590" w14:textId="77777777" w:rsidR="00DA5A9F" w:rsidRPr="00393A3C" w:rsidRDefault="00DA5A9F" w:rsidP="00DA5A9F">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r>
                        <w:t xml:space="preserve">: Blattbreite </w:t>
                      </w:r>
                      <w:proofErr w:type="spellStart"/>
                      <w:r>
                        <w:t>vs</w:t>
                      </w:r>
                      <w:proofErr w:type="spellEnd"/>
                      <w:r>
                        <w:t xml:space="preserve"> Länge (einfarbig)</w:t>
                      </w:r>
                    </w:p>
                  </w:txbxContent>
                </v:textbox>
                <w10:wrap type="square"/>
              </v:shape>
            </w:pict>
          </mc:Fallback>
        </mc:AlternateContent>
      </w:r>
      <w:r w:rsidRPr="00E53E42">
        <w:rPr>
          <w:noProof/>
        </w:rPr>
        <w:drawing>
          <wp:anchor distT="0" distB="0" distL="114300" distR="114300" simplePos="0" relativeHeight="251728896" behindDoc="0" locked="0" layoutInCell="1" allowOverlap="1" wp14:anchorId="1FB2B87E" wp14:editId="3C64C106">
            <wp:simplePos x="0" y="0"/>
            <wp:positionH relativeFrom="margin">
              <wp:posOffset>2773680</wp:posOffset>
            </wp:positionH>
            <wp:positionV relativeFrom="paragraph">
              <wp:posOffset>6091555</wp:posOffset>
            </wp:positionV>
            <wp:extent cx="3156585" cy="2342515"/>
            <wp:effectExtent l="0" t="0" r="5715" b="635"/>
            <wp:wrapSquare wrapText="bothSides"/>
            <wp:docPr id="1880803663" name="Grafik 188080366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6585" cy="2342515"/>
                    </a:xfrm>
                    <a:prstGeom prst="rect">
                      <a:avLst/>
                    </a:prstGeom>
                  </pic:spPr>
                </pic:pic>
              </a:graphicData>
            </a:graphic>
            <wp14:sizeRelH relativeFrom="margin">
              <wp14:pctWidth>0</wp14:pctWidth>
            </wp14:sizeRelH>
            <wp14:sizeRelV relativeFrom="margin">
              <wp14:pctHeight>0</wp14:pctHeight>
            </wp14:sizeRelV>
          </wp:anchor>
        </w:drawing>
      </w:r>
      <w:r w:rsidRPr="00FA5B16">
        <w:rPr>
          <w:noProof/>
        </w:rPr>
        <w:drawing>
          <wp:anchor distT="0" distB="0" distL="114300" distR="114300" simplePos="0" relativeHeight="251727872" behindDoc="0" locked="0" layoutInCell="1" allowOverlap="1" wp14:anchorId="5444CE8B" wp14:editId="55A5AFE7">
            <wp:simplePos x="0" y="0"/>
            <wp:positionH relativeFrom="margin">
              <wp:posOffset>-804876</wp:posOffset>
            </wp:positionH>
            <wp:positionV relativeFrom="paragraph">
              <wp:posOffset>6012125</wp:posOffset>
            </wp:positionV>
            <wp:extent cx="3418840" cy="2538730"/>
            <wp:effectExtent l="0" t="0" r="0" b="0"/>
            <wp:wrapSquare wrapText="bothSides"/>
            <wp:docPr id="1687076982" name="Grafik 1687076982"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8840" cy="25387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9920" behindDoc="0" locked="0" layoutInCell="1" allowOverlap="1" wp14:anchorId="44D7AAE7" wp14:editId="30636B94">
                <wp:simplePos x="0" y="0"/>
                <wp:positionH relativeFrom="margin">
                  <wp:posOffset>-319571</wp:posOffset>
                </wp:positionH>
                <wp:positionV relativeFrom="paragraph">
                  <wp:posOffset>8650908</wp:posOffset>
                </wp:positionV>
                <wp:extent cx="1772920" cy="142240"/>
                <wp:effectExtent l="0" t="0" r="0" b="0"/>
                <wp:wrapSquare wrapText="bothSides"/>
                <wp:docPr id="1651816710" name="Textfeld 1"/>
                <wp:cNvGraphicFramePr/>
                <a:graphic xmlns:a="http://schemas.openxmlformats.org/drawingml/2006/main">
                  <a:graphicData uri="http://schemas.microsoft.com/office/word/2010/wordprocessingShape">
                    <wps:wsp>
                      <wps:cNvSpPr txBox="1"/>
                      <wps:spPr>
                        <a:xfrm>
                          <a:off x="0" y="0"/>
                          <a:ext cx="1772920" cy="142240"/>
                        </a:xfrm>
                        <a:prstGeom prst="rect">
                          <a:avLst/>
                        </a:prstGeom>
                        <a:solidFill>
                          <a:prstClr val="white"/>
                        </a:solidFill>
                        <a:ln>
                          <a:noFill/>
                        </a:ln>
                      </wps:spPr>
                      <wps:txbx>
                        <w:txbxContent>
                          <w:p w14:paraId="0AEC1301" w14:textId="77777777" w:rsidR="00DA5A9F" w:rsidRDefault="00DA5A9F" w:rsidP="00DA5A9F">
                            <w:pPr>
                              <w:pStyle w:val="Beschriftung"/>
                              <w:rPr>
                                <w:noProof/>
                              </w:rPr>
                            </w:pPr>
                            <w:r>
                              <w:t xml:space="preserve">Abbildung </w:t>
                            </w:r>
                            <w:r>
                              <w:fldChar w:fldCharType="begin"/>
                            </w:r>
                            <w:r>
                              <w:instrText xml:space="preserve"> SEQ Abbildung \* ARABIC </w:instrText>
                            </w:r>
                            <w:r>
                              <w:fldChar w:fldCharType="separate"/>
                            </w:r>
                            <w:r>
                              <w:rPr>
                                <w:noProof/>
                              </w:rPr>
                              <w:t>5</w:t>
                            </w:r>
                            <w:r>
                              <w:fldChar w:fldCharType="end"/>
                            </w:r>
                            <w:r>
                              <w:t xml:space="preserve">: Blattbreite </w:t>
                            </w:r>
                            <w:proofErr w:type="spellStart"/>
                            <w:r>
                              <w:t>vs</w:t>
                            </w:r>
                            <w:proofErr w:type="spellEnd"/>
                            <w:r>
                              <w:t xml:space="preserve"> Län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7AAE7" id="_x0000_s1043" type="#_x0000_t202" style="position:absolute;margin-left:-25.15pt;margin-top:681.15pt;width:139.6pt;height:11.2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" stroked="f">
                <v:textbox inset="0,0,0,0">
                  <w:txbxContent>
                    <w:p w14:paraId="0AEC1301" w14:textId="77777777" w:rsidR="00DA5A9F" w:rsidRDefault="00DA5A9F" w:rsidP="00DA5A9F">
                      <w:pPr>
                        <w:pStyle w:val="Beschriftung"/>
                        <w:rPr>
                          <w:noProof/>
                        </w:rPr>
                      </w:pPr>
                      <w:r>
                        <w:t xml:space="preserve">Abbildung </w:t>
                      </w:r>
                      <w:r>
                        <w:fldChar w:fldCharType="begin"/>
                      </w:r>
                      <w:r>
                        <w:instrText xml:space="preserve"> SEQ Abbildung \* ARABIC </w:instrText>
                      </w:r>
                      <w:r>
                        <w:fldChar w:fldCharType="separate"/>
                      </w:r>
                      <w:r>
                        <w:rPr>
                          <w:noProof/>
                        </w:rPr>
                        <w:t>5</w:t>
                      </w:r>
                      <w:r>
                        <w:fldChar w:fldCharType="end"/>
                      </w:r>
                      <w:r>
                        <w:t xml:space="preserve">: Blattbreite </w:t>
                      </w:r>
                      <w:proofErr w:type="spellStart"/>
                      <w:r>
                        <w:t>vs</w:t>
                      </w:r>
                      <w:proofErr w:type="spellEnd"/>
                      <w:r>
                        <w:t xml:space="preserve"> Länge</w:t>
                      </w:r>
                    </w:p>
                  </w:txbxContent>
                </v:textbox>
                <w10:wrap type="square" anchorx="margin"/>
              </v:shape>
            </w:pict>
          </mc:Fallback>
        </mc:AlternateContent>
      </w:r>
      <w:r w:rsidR="00C23193">
        <w:rPr>
          <w:noProof/>
        </w:rPr>
        <mc:AlternateContent>
          <mc:Choice Requires="wps">
            <w:drawing>
              <wp:anchor distT="0" distB="0" distL="114300" distR="114300" simplePos="0" relativeHeight="251725824" behindDoc="0" locked="0" layoutInCell="1" allowOverlap="1" wp14:anchorId="5FA910C5" wp14:editId="31866745">
                <wp:simplePos x="0" y="0"/>
                <wp:positionH relativeFrom="margin">
                  <wp:posOffset>2965836</wp:posOffset>
                </wp:positionH>
                <wp:positionV relativeFrom="paragraph">
                  <wp:posOffset>5854313</wp:posOffset>
                </wp:positionV>
                <wp:extent cx="2440940" cy="635"/>
                <wp:effectExtent l="0" t="0" r="0" b="0"/>
                <wp:wrapSquare wrapText="bothSides"/>
                <wp:docPr id="1385399421" name="Textfeld 1"/>
                <wp:cNvGraphicFramePr/>
                <a:graphic xmlns:a="http://schemas.openxmlformats.org/drawingml/2006/main">
                  <a:graphicData uri="http://schemas.microsoft.com/office/word/2010/wordprocessingShape">
                    <wps:wsp>
                      <wps:cNvSpPr txBox="1"/>
                      <wps:spPr>
                        <a:xfrm>
                          <a:off x="0" y="0"/>
                          <a:ext cx="2440940" cy="635"/>
                        </a:xfrm>
                        <a:prstGeom prst="rect">
                          <a:avLst/>
                        </a:prstGeom>
                        <a:solidFill>
                          <a:prstClr val="white"/>
                        </a:solidFill>
                        <a:ln>
                          <a:noFill/>
                        </a:ln>
                      </wps:spPr>
                      <wps:txbx>
                        <w:txbxContent>
                          <w:p w14:paraId="350F3729" w14:textId="77777777" w:rsidR="00C23193" w:rsidRPr="002B7020" w:rsidRDefault="00C23193" w:rsidP="00C23193">
                            <w:pPr>
                              <w:pStyle w:val="Beschriftung"/>
                              <w:rPr>
                                <w:noProof/>
                              </w:rPr>
                            </w:pPr>
                            <w:r>
                              <w:t xml:space="preserve">Abbildung </w:t>
                            </w:r>
                            <w:r>
                              <w:fldChar w:fldCharType="begin"/>
                            </w:r>
                            <w:r>
                              <w:instrText xml:space="preserve"> SEQ Abbildung \* ARABIC </w:instrText>
                            </w:r>
                            <w:r>
                              <w:fldChar w:fldCharType="separate"/>
                            </w:r>
                            <w:r>
                              <w:rPr>
                                <w:noProof/>
                              </w:rPr>
                              <w:t>4</w:t>
                            </w:r>
                            <w:r>
                              <w:fldChar w:fldCharType="end"/>
                            </w:r>
                            <w:r>
                              <w:t xml:space="preserve">: Gefahrene Strecke in </w:t>
                            </w:r>
                            <w:proofErr w:type="spellStart"/>
                            <w:r>
                              <w:t>abh.</w:t>
                            </w:r>
                            <w:proofErr w:type="spellEnd"/>
                            <w:r>
                              <w:t xml:space="preserve"> vom Start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A910C5" id="_x0000_s1044" type="#_x0000_t202" style="position:absolute;margin-left:233.55pt;margin-top:460.95pt;width:192.2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" stroked="f">
                <v:textbox style="mso-fit-shape-to-text:t" inset="0,0,0,0">
                  <w:txbxContent>
                    <w:p w14:paraId="350F3729" w14:textId="77777777" w:rsidR="00C23193" w:rsidRPr="002B7020" w:rsidRDefault="00C23193" w:rsidP="00C23193">
                      <w:pPr>
                        <w:pStyle w:val="Beschriftung"/>
                        <w:rPr>
                          <w:noProof/>
                        </w:rPr>
                      </w:pPr>
                      <w:r>
                        <w:t xml:space="preserve">Abbildung </w:t>
                      </w:r>
                      <w:r>
                        <w:fldChar w:fldCharType="begin"/>
                      </w:r>
                      <w:r>
                        <w:instrText xml:space="preserve"> SEQ Abbildung \* ARABIC </w:instrText>
                      </w:r>
                      <w:r>
                        <w:fldChar w:fldCharType="separate"/>
                      </w:r>
                      <w:r>
                        <w:rPr>
                          <w:noProof/>
                        </w:rPr>
                        <w:t>4</w:t>
                      </w:r>
                      <w:r>
                        <w:fldChar w:fldCharType="end"/>
                      </w:r>
                      <w:r>
                        <w:t xml:space="preserve">: Gefahrene Strecke in </w:t>
                      </w:r>
                      <w:proofErr w:type="spellStart"/>
                      <w:r>
                        <w:t>abh.</w:t>
                      </w:r>
                      <w:proofErr w:type="spellEnd"/>
                      <w:r>
                        <w:t xml:space="preserve"> vom Startort</w:t>
                      </w:r>
                    </w:p>
                  </w:txbxContent>
                </v:textbox>
                <w10:wrap type="square" anchorx="margin"/>
              </v:shape>
            </w:pict>
          </mc:Fallback>
        </mc:AlternateContent>
      </w:r>
      <w:r w:rsidR="00C23193" w:rsidRPr="00527FA0">
        <w:rPr>
          <w:noProof/>
        </w:rPr>
        <w:drawing>
          <wp:anchor distT="0" distB="0" distL="114300" distR="114300" simplePos="0" relativeHeight="251724800" behindDoc="0" locked="0" layoutInCell="1" allowOverlap="1" wp14:anchorId="319F7B89" wp14:editId="65D0E3C1">
            <wp:simplePos x="0" y="0"/>
            <wp:positionH relativeFrom="margin">
              <wp:posOffset>2598420</wp:posOffset>
            </wp:positionH>
            <wp:positionV relativeFrom="paragraph">
              <wp:posOffset>3070225</wp:posOffset>
            </wp:positionV>
            <wp:extent cx="3490595" cy="2782570"/>
            <wp:effectExtent l="0" t="0" r="0" b="0"/>
            <wp:wrapSquare wrapText="bothSides"/>
            <wp:docPr id="1481985938" name="Grafik 1481985938"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3490595" cy="2782570"/>
                    </a:xfrm>
                    <a:prstGeom prst="rect">
                      <a:avLst/>
                    </a:prstGeom>
                  </pic:spPr>
                </pic:pic>
              </a:graphicData>
            </a:graphic>
            <wp14:sizeRelH relativeFrom="margin">
              <wp14:pctWidth>0</wp14:pctWidth>
            </wp14:sizeRelH>
            <wp14:sizeRelV relativeFrom="margin">
              <wp14:pctHeight>0</wp14:pctHeight>
            </wp14:sizeRelV>
          </wp:anchor>
        </w:drawing>
      </w:r>
      <w:r w:rsidR="00A10CB3">
        <w:rPr>
          <w:noProof/>
        </w:rPr>
        <mc:AlternateContent>
          <mc:Choice Requires="wps">
            <w:drawing>
              <wp:anchor distT="0" distB="0" distL="114300" distR="114300" simplePos="0" relativeHeight="251722752" behindDoc="0" locked="0" layoutInCell="1" allowOverlap="1" wp14:anchorId="31FC21C8" wp14:editId="03236899">
                <wp:simplePos x="0" y="0"/>
                <wp:positionH relativeFrom="column">
                  <wp:posOffset>-462915</wp:posOffset>
                </wp:positionH>
                <wp:positionV relativeFrom="paragraph">
                  <wp:posOffset>5877146</wp:posOffset>
                </wp:positionV>
                <wp:extent cx="1884045" cy="635"/>
                <wp:effectExtent l="0" t="0" r="1905" b="0"/>
                <wp:wrapSquare wrapText="bothSides"/>
                <wp:docPr id="1010430333" name="Textfeld 1"/>
                <wp:cNvGraphicFramePr/>
                <a:graphic xmlns:a="http://schemas.openxmlformats.org/drawingml/2006/main">
                  <a:graphicData uri="http://schemas.microsoft.com/office/word/2010/wordprocessingShape">
                    <wps:wsp>
                      <wps:cNvSpPr txBox="1"/>
                      <wps:spPr>
                        <a:xfrm>
                          <a:off x="0" y="0"/>
                          <a:ext cx="1884045" cy="635"/>
                        </a:xfrm>
                        <a:prstGeom prst="rect">
                          <a:avLst/>
                        </a:prstGeom>
                        <a:solidFill>
                          <a:prstClr val="white"/>
                        </a:solidFill>
                        <a:ln>
                          <a:noFill/>
                        </a:ln>
                      </wps:spPr>
                      <wps:txbx>
                        <w:txbxContent>
                          <w:p w14:paraId="41C7744C" w14:textId="77777777" w:rsidR="00A10CB3" w:rsidRPr="003E592A" w:rsidRDefault="00A10CB3" w:rsidP="00A10CB3">
                            <w:pPr>
                              <w:pStyle w:val="Beschriftung"/>
                              <w:rPr>
                                <w:noProof/>
                              </w:rPr>
                            </w:pPr>
                            <w:r>
                              <w:t xml:space="preserve">Abbildung </w:t>
                            </w:r>
                            <w:r>
                              <w:fldChar w:fldCharType="begin"/>
                            </w:r>
                            <w:r>
                              <w:instrText xml:space="preserve"> SEQ Abbildung \* ARABIC </w:instrText>
                            </w:r>
                            <w:r>
                              <w:fldChar w:fldCharType="separate"/>
                            </w:r>
                            <w:r>
                              <w:rPr>
                                <w:noProof/>
                              </w:rPr>
                              <w:t>3</w:t>
                            </w:r>
                            <w:r>
                              <w:fldChar w:fldCharType="end"/>
                            </w:r>
                            <w:r>
                              <w:t>: Gefahrene Strec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FC21C8" id="_x0000_s1045" type="#_x0000_t202" style="position:absolute;margin-left:-36.45pt;margin-top:462.75pt;width:148.35pt;height:.05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uarGgIAAEAEAAAOAAAAZHJzL2Uyb0RvYy54bWysU01v2zAMvQ/YfxB0X5x0bVEY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" stroked="f">
                <v:textbox style="mso-fit-shape-to-text:t" inset="0,0,0,0">
                  <w:txbxContent>
                    <w:p w14:paraId="41C7744C" w14:textId="77777777" w:rsidR="00A10CB3" w:rsidRPr="003E592A" w:rsidRDefault="00A10CB3" w:rsidP="00A10CB3">
                      <w:pPr>
                        <w:pStyle w:val="Beschriftung"/>
                        <w:rPr>
                          <w:noProof/>
                        </w:rPr>
                      </w:pPr>
                      <w:r>
                        <w:t xml:space="preserve">Abbildung </w:t>
                      </w:r>
                      <w:r>
                        <w:fldChar w:fldCharType="begin"/>
                      </w:r>
                      <w:r>
                        <w:instrText xml:space="preserve"> SEQ Abbildung \* ARABIC </w:instrText>
                      </w:r>
                      <w:r>
                        <w:fldChar w:fldCharType="separate"/>
                      </w:r>
                      <w:r>
                        <w:rPr>
                          <w:noProof/>
                        </w:rPr>
                        <w:t>3</w:t>
                      </w:r>
                      <w:r>
                        <w:fldChar w:fldCharType="end"/>
                      </w:r>
                      <w:r>
                        <w:t>: Gefahrene Strecke</w:t>
                      </w:r>
                    </w:p>
                  </w:txbxContent>
                </v:textbox>
                <w10:wrap type="square"/>
              </v:shape>
            </w:pict>
          </mc:Fallback>
        </mc:AlternateContent>
      </w:r>
      <w:r w:rsidR="00A10CB3" w:rsidRPr="00E943CE">
        <w:rPr>
          <w:noProof/>
        </w:rPr>
        <w:drawing>
          <wp:anchor distT="0" distB="0" distL="114300" distR="114300" simplePos="0" relativeHeight="251721728" behindDoc="0" locked="0" layoutInCell="1" allowOverlap="1" wp14:anchorId="7CD3DA7B" wp14:editId="130BB93A">
            <wp:simplePos x="0" y="0"/>
            <wp:positionH relativeFrom="margin">
              <wp:posOffset>-892175</wp:posOffset>
            </wp:positionH>
            <wp:positionV relativeFrom="paragraph">
              <wp:posOffset>3061970</wp:posOffset>
            </wp:positionV>
            <wp:extent cx="3522345" cy="2770505"/>
            <wp:effectExtent l="0" t="0" r="1905" b="0"/>
            <wp:wrapSquare wrapText="bothSides"/>
            <wp:docPr id="411976409" name="Grafik 411976409"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22345" cy="2770505"/>
                    </a:xfrm>
                    <a:prstGeom prst="rect">
                      <a:avLst/>
                    </a:prstGeom>
                  </pic:spPr>
                </pic:pic>
              </a:graphicData>
            </a:graphic>
            <wp14:sizeRelH relativeFrom="margin">
              <wp14:pctWidth>0</wp14:pctWidth>
            </wp14:sizeRelH>
            <wp14:sizeRelV relativeFrom="margin">
              <wp14:pctHeight>0</wp14:pctHeight>
            </wp14:sizeRelV>
          </wp:anchor>
        </w:drawing>
      </w:r>
      <w:r w:rsidR="007238A8">
        <w:rPr>
          <w:noProof/>
        </w:rPr>
        <mc:AlternateContent>
          <mc:Choice Requires="wps">
            <w:drawing>
              <wp:anchor distT="0" distB="0" distL="114300" distR="114300" simplePos="0" relativeHeight="251719680" behindDoc="0" locked="0" layoutInCell="1" allowOverlap="1" wp14:anchorId="72415142" wp14:editId="4F435606">
                <wp:simplePos x="0" y="0"/>
                <wp:positionH relativeFrom="column">
                  <wp:posOffset>2981656</wp:posOffset>
                </wp:positionH>
                <wp:positionV relativeFrom="paragraph">
                  <wp:posOffset>2773128</wp:posOffset>
                </wp:positionV>
                <wp:extent cx="1860550" cy="635"/>
                <wp:effectExtent l="0" t="0" r="6350" b="0"/>
                <wp:wrapSquare wrapText="bothSides"/>
                <wp:docPr id="2071076551" name="Textfeld 1"/>
                <wp:cNvGraphicFramePr/>
                <a:graphic xmlns:a="http://schemas.openxmlformats.org/drawingml/2006/main">
                  <a:graphicData uri="http://schemas.microsoft.com/office/word/2010/wordprocessingShape">
                    <wps:wsp>
                      <wps:cNvSpPr txBox="1"/>
                      <wps:spPr>
                        <a:xfrm>
                          <a:off x="0" y="0"/>
                          <a:ext cx="1860550" cy="635"/>
                        </a:xfrm>
                        <a:prstGeom prst="rect">
                          <a:avLst/>
                        </a:prstGeom>
                        <a:solidFill>
                          <a:prstClr val="white"/>
                        </a:solidFill>
                        <a:ln>
                          <a:noFill/>
                        </a:ln>
                      </wps:spPr>
                      <wps:txbx>
                        <w:txbxContent>
                          <w:p w14:paraId="4373CE32" w14:textId="77777777" w:rsidR="00146DA4" w:rsidRPr="009B3FC6" w:rsidRDefault="00146DA4" w:rsidP="00146DA4">
                            <w:pPr>
                              <w:pStyle w:val="Beschriftung"/>
                              <w:rPr>
                                <w:noProof/>
                              </w:rPr>
                            </w:pPr>
                            <w:r>
                              <w:t xml:space="preserve">Abbildung </w:t>
                            </w:r>
                            <w:r>
                              <w:fldChar w:fldCharType="begin"/>
                            </w:r>
                            <w:r>
                              <w:instrText xml:space="preserve"> SEQ Abbildung \* ARABIC </w:instrText>
                            </w:r>
                            <w:r>
                              <w:fldChar w:fldCharType="separate"/>
                            </w:r>
                            <w:r>
                              <w:rPr>
                                <w:noProof/>
                              </w:rPr>
                              <w:t>2</w:t>
                            </w:r>
                            <w:r>
                              <w:fldChar w:fldCharType="end"/>
                            </w:r>
                            <w:r>
                              <w:t xml:space="preserve">: Stecks </w:t>
                            </w:r>
                            <w:proofErr w:type="spellStart"/>
                            <w:r>
                              <w:t>vs</w:t>
                            </w:r>
                            <w:proofErr w:type="spellEnd"/>
                            <w:r>
                              <w:t xml:space="preserve"> Preis/Leist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415142" id="_x0000_s1046" type="#_x0000_t202" style="position:absolute;margin-left:234.8pt;margin-top:218.35pt;width:146.5pt;height:.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qM+GgIAAEAEAAAOAAAAZHJzL2Uyb0RvYy54bWysU01v2zAMvQ/YfxB0X5x0SFYY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" stroked="f">
                <v:textbox style="mso-fit-shape-to-text:t" inset="0,0,0,0">
                  <w:txbxContent>
                    <w:p w14:paraId="4373CE32" w14:textId="77777777" w:rsidR="00146DA4" w:rsidRPr="009B3FC6" w:rsidRDefault="00146DA4" w:rsidP="00146DA4">
                      <w:pPr>
                        <w:pStyle w:val="Beschriftung"/>
                        <w:rPr>
                          <w:noProof/>
                        </w:rPr>
                      </w:pPr>
                      <w:r>
                        <w:t xml:space="preserve">Abbildung </w:t>
                      </w:r>
                      <w:r>
                        <w:fldChar w:fldCharType="begin"/>
                      </w:r>
                      <w:r>
                        <w:instrText xml:space="preserve"> SEQ Abbildung \* ARABIC </w:instrText>
                      </w:r>
                      <w:r>
                        <w:fldChar w:fldCharType="separate"/>
                      </w:r>
                      <w:r>
                        <w:rPr>
                          <w:noProof/>
                        </w:rPr>
                        <w:t>2</w:t>
                      </w:r>
                      <w:r>
                        <w:fldChar w:fldCharType="end"/>
                      </w:r>
                      <w:r>
                        <w:t xml:space="preserve">: Stecks </w:t>
                      </w:r>
                      <w:proofErr w:type="spellStart"/>
                      <w:r>
                        <w:t>vs</w:t>
                      </w:r>
                      <w:proofErr w:type="spellEnd"/>
                      <w:r>
                        <w:t xml:space="preserve"> Preis/Leistung</w:t>
                      </w:r>
                    </w:p>
                  </w:txbxContent>
                </v:textbox>
                <w10:wrap type="square"/>
              </v:shape>
            </w:pict>
          </mc:Fallback>
        </mc:AlternateContent>
      </w:r>
      <w:r w:rsidR="007238A8">
        <w:rPr>
          <w:noProof/>
        </w:rPr>
        <mc:AlternateContent>
          <mc:Choice Requires="wps">
            <w:drawing>
              <wp:anchor distT="0" distB="0" distL="114300" distR="114300" simplePos="0" relativeHeight="251718656" behindDoc="0" locked="0" layoutInCell="1" allowOverlap="1" wp14:anchorId="151EA4B5" wp14:editId="3B620878">
                <wp:simplePos x="0" y="0"/>
                <wp:positionH relativeFrom="column">
                  <wp:posOffset>-435665</wp:posOffset>
                </wp:positionH>
                <wp:positionV relativeFrom="paragraph">
                  <wp:posOffset>2778512</wp:posOffset>
                </wp:positionV>
                <wp:extent cx="2432685" cy="635"/>
                <wp:effectExtent l="0" t="0" r="5715" b="0"/>
                <wp:wrapSquare wrapText="bothSides"/>
                <wp:docPr id="2003720385" name="Textfeld 1"/>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44F9EFDD" w14:textId="77777777" w:rsidR="00146DA4" w:rsidRDefault="00146DA4" w:rsidP="00146DA4">
                            <w:pPr>
                              <w:pStyle w:val="Beschriftung"/>
                              <w:rPr>
                                <w:noProof/>
                              </w:rPr>
                            </w:pPr>
                            <w:r>
                              <w:t xml:space="preserve">Abbildung </w:t>
                            </w:r>
                            <w:r>
                              <w:fldChar w:fldCharType="begin"/>
                            </w:r>
                            <w:r>
                              <w:instrText xml:space="preserve"> SEQ Abbildung \* ARABIC </w:instrText>
                            </w:r>
                            <w:r>
                              <w:fldChar w:fldCharType="separate"/>
                            </w:r>
                            <w:r>
                              <w:rPr>
                                <w:noProof/>
                              </w:rPr>
                              <w:t>1</w:t>
                            </w:r>
                            <w:r>
                              <w:fldChar w:fldCharType="end"/>
                            </w:r>
                            <w:r>
                              <w:t xml:space="preserve">: Strecke </w:t>
                            </w:r>
                            <w:proofErr w:type="spellStart"/>
                            <w:r>
                              <w:t>vs</w:t>
                            </w:r>
                            <w:proofErr w:type="spellEnd"/>
                            <w:r>
                              <w:t xml:space="preserve"> Fahrpre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1EA4B5" id="_x0000_s1047" type="#_x0000_t202" style="position:absolute;margin-left:-34.3pt;margin-top:218.8pt;width:191.55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EqGwIAAEAEAAAOAAAAZHJzL2Uyb0RvYy54bWysU8Fu2zAMvQ/YPwi6L07SNSi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nP6+WY6u7v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" stroked="f">
                <v:textbox style="mso-fit-shape-to-text:t" inset="0,0,0,0">
                  <w:txbxContent>
                    <w:p w14:paraId="44F9EFDD" w14:textId="77777777" w:rsidR="00146DA4" w:rsidRDefault="00146DA4" w:rsidP="00146DA4">
                      <w:pPr>
                        <w:pStyle w:val="Beschriftung"/>
                        <w:rPr>
                          <w:noProof/>
                        </w:rPr>
                      </w:pPr>
                      <w:r>
                        <w:t xml:space="preserve">Abbildung </w:t>
                      </w:r>
                      <w:r>
                        <w:fldChar w:fldCharType="begin"/>
                      </w:r>
                      <w:r>
                        <w:instrText xml:space="preserve"> SEQ Abbildung \* ARABIC </w:instrText>
                      </w:r>
                      <w:r>
                        <w:fldChar w:fldCharType="separate"/>
                      </w:r>
                      <w:r>
                        <w:rPr>
                          <w:noProof/>
                        </w:rPr>
                        <w:t>1</w:t>
                      </w:r>
                      <w:r>
                        <w:fldChar w:fldCharType="end"/>
                      </w:r>
                      <w:r>
                        <w:t xml:space="preserve">: Strecke </w:t>
                      </w:r>
                      <w:proofErr w:type="spellStart"/>
                      <w:r>
                        <w:t>vs</w:t>
                      </w:r>
                      <w:proofErr w:type="spellEnd"/>
                      <w:r>
                        <w:t xml:space="preserve"> Fahrpreis</w:t>
                      </w:r>
                    </w:p>
                  </w:txbxContent>
                </v:textbox>
                <w10:wrap type="square"/>
              </v:shape>
            </w:pict>
          </mc:Fallback>
        </mc:AlternateContent>
      </w:r>
      <w:r w:rsidR="007238A8">
        <w:br w:type="page"/>
      </w:r>
    </w:p>
    <w:p w14:paraId="4DB3725C" w14:textId="0477378E" w:rsidR="007238A8" w:rsidRDefault="00A97114">
      <w:r>
        <w:rPr>
          <w:noProof/>
        </w:rPr>
        <mc:AlternateContent>
          <mc:Choice Requires="wps">
            <w:drawing>
              <wp:anchor distT="0" distB="0" distL="114300" distR="114300" simplePos="0" relativeHeight="251743232" behindDoc="0" locked="0" layoutInCell="1" allowOverlap="1" wp14:anchorId="5D9FBE8A" wp14:editId="5CB0CFC7">
                <wp:simplePos x="0" y="0"/>
                <wp:positionH relativeFrom="margin">
                  <wp:posOffset>740190</wp:posOffset>
                </wp:positionH>
                <wp:positionV relativeFrom="paragraph">
                  <wp:posOffset>8340559</wp:posOffset>
                </wp:positionV>
                <wp:extent cx="2560320" cy="127000"/>
                <wp:effectExtent l="0" t="0" r="0" b="6350"/>
                <wp:wrapSquare wrapText="bothSides"/>
                <wp:docPr id="564925708" name="Textfeld 1"/>
                <wp:cNvGraphicFramePr/>
                <a:graphic xmlns:a="http://schemas.openxmlformats.org/drawingml/2006/main">
                  <a:graphicData uri="http://schemas.microsoft.com/office/word/2010/wordprocessingShape">
                    <wps:wsp>
                      <wps:cNvSpPr txBox="1"/>
                      <wps:spPr>
                        <a:xfrm>
                          <a:off x="0" y="0"/>
                          <a:ext cx="2560320" cy="127000"/>
                        </a:xfrm>
                        <a:prstGeom prst="rect">
                          <a:avLst/>
                        </a:prstGeom>
                        <a:solidFill>
                          <a:prstClr val="white"/>
                        </a:solidFill>
                        <a:ln>
                          <a:noFill/>
                        </a:ln>
                      </wps:spPr>
                      <wps:txbx>
                        <w:txbxContent>
                          <w:p w14:paraId="7E2ABD12" w14:textId="77777777" w:rsidR="00A97114" w:rsidRPr="00DF6DCD"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1</w:t>
                            </w:r>
                            <w:r>
                              <w:fldChar w:fldCharType="end"/>
                            </w:r>
                            <w:r>
                              <w:t>: Verlauf Differenz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9FBE8A" id="_x0000_s1048" type="#_x0000_t202" style="position:absolute;margin-left:58.3pt;margin-top:656.75pt;width:201.6pt;height:10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" stroked="f">
                <v:textbox inset="0,0,0,0">
                  <w:txbxContent>
                    <w:p w14:paraId="7E2ABD12" w14:textId="77777777" w:rsidR="00A97114" w:rsidRPr="00DF6DCD"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1</w:t>
                      </w:r>
                      <w:r>
                        <w:fldChar w:fldCharType="end"/>
                      </w:r>
                      <w:r>
                        <w:t>: Verlauf Differenz Energieverbrauch</w:t>
                      </w:r>
                    </w:p>
                  </w:txbxContent>
                </v:textbox>
                <w10:wrap type="square" anchorx="margin"/>
              </v:shape>
            </w:pict>
          </mc:Fallback>
        </mc:AlternateContent>
      </w:r>
      <w:r w:rsidRPr="004A3DD9">
        <w:rPr>
          <w:noProof/>
        </w:rPr>
        <w:drawing>
          <wp:anchor distT="0" distB="0" distL="114300" distR="114300" simplePos="0" relativeHeight="251741184" behindDoc="0" locked="0" layoutInCell="1" allowOverlap="1" wp14:anchorId="6A5FA9FD" wp14:editId="6919B287">
            <wp:simplePos x="0" y="0"/>
            <wp:positionH relativeFrom="margin">
              <wp:posOffset>348339</wp:posOffset>
            </wp:positionH>
            <wp:positionV relativeFrom="paragraph">
              <wp:posOffset>5683885</wp:posOffset>
            </wp:positionV>
            <wp:extent cx="4690745" cy="2676525"/>
            <wp:effectExtent l="0" t="0" r="0" b="9525"/>
            <wp:wrapSquare wrapText="bothSides"/>
            <wp:docPr id="971000966" name="Grafik 971000966"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90745" cy="26765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2208" behindDoc="0" locked="0" layoutInCell="1" allowOverlap="1" wp14:anchorId="464127D0" wp14:editId="3F28AAA4">
                <wp:simplePos x="0" y="0"/>
                <wp:positionH relativeFrom="margin">
                  <wp:posOffset>3060037</wp:posOffset>
                </wp:positionH>
                <wp:positionV relativeFrom="paragraph">
                  <wp:posOffset>5382260</wp:posOffset>
                </wp:positionV>
                <wp:extent cx="2051050" cy="158750"/>
                <wp:effectExtent l="0" t="0" r="6350" b="0"/>
                <wp:wrapSquare wrapText="bothSides"/>
                <wp:docPr id="1078665092" name="Textfeld 1"/>
                <wp:cNvGraphicFramePr/>
                <a:graphic xmlns:a="http://schemas.openxmlformats.org/drawingml/2006/main">
                  <a:graphicData uri="http://schemas.microsoft.com/office/word/2010/wordprocessingShape">
                    <wps:wsp>
                      <wps:cNvSpPr txBox="1"/>
                      <wps:spPr>
                        <a:xfrm>
                          <a:off x="0" y="0"/>
                          <a:ext cx="2051050" cy="158750"/>
                        </a:xfrm>
                        <a:prstGeom prst="rect">
                          <a:avLst/>
                        </a:prstGeom>
                        <a:solidFill>
                          <a:prstClr val="white"/>
                        </a:solidFill>
                        <a:ln>
                          <a:noFill/>
                        </a:ln>
                      </wps:spPr>
                      <wps:txbx>
                        <w:txbxContent>
                          <w:p w14:paraId="3583DDF1" w14:textId="77777777" w:rsidR="00A97114" w:rsidRPr="002E46F3"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0</w:t>
                            </w:r>
                            <w:r>
                              <w:fldChar w:fldCharType="end"/>
                            </w:r>
                            <w:r>
                              <w:t>: Verlauf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4127D0" id="_x0000_s1049" type="#_x0000_t202" style="position:absolute;margin-left:240.95pt;margin-top:423.8pt;width:161.5pt;height:1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" stroked="f">
                <v:textbox inset="0,0,0,0">
                  <w:txbxContent>
                    <w:p w14:paraId="3583DDF1" w14:textId="77777777" w:rsidR="00A97114" w:rsidRPr="002E46F3"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0</w:t>
                      </w:r>
                      <w:r>
                        <w:fldChar w:fldCharType="end"/>
                      </w:r>
                      <w:r>
                        <w:t>: Verlauf Energieverbrauch</w:t>
                      </w:r>
                    </w:p>
                  </w:txbxContent>
                </v:textbox>
                <w10:wrap type="square" anchorx="margin"/>
              </v:shape>
            </w:pict>
          </mc:Fallback>
        </mc:AlternateContent>
      </w:r>
      <w:r w:rsidRPr="00F06EA8">
        <w:rPr>
          <w:noProof/>
        </w:rPr>
        <w:drawing>
          <wp:anchor distT="0" distB="0" distL="114300" distR="114300" simplePos="0" relativeHeight="251740160" behindDoc="0" locked="0" layoutInCell="1" allowOverlap="1" wp14:anchorId="3007C1E5" wp14:editId="520F3844">
            <wp:simplePos x="0" y="0"/>
            <wp:positionH relativeFrom="margin">
              <wp:posOffset>2654300</wp:posOffset>
            </wp:positionH>
            <wp:positionV relativeFrom="paragraph">
              <wp:posOffset>2956560</wp:posOffset>
            </wp:positionV>
            <wp:extent cx="3402965" cy="2385695"/>
            <wp:effectExtent l="0" t="0" r="6985" b="0"/>
            <wp:wrapSquare wrapText="bothSides"/>
            <wp:docPr id="1822699294" name="Grafik 1822699294"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02965" cy="23856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8112" behindDoc="0" locked="0" layoutInCell="1" allowOverlap="1" wp14:anchorId="65EDFDD6" wp14:editId="0D8A33F0">
                <wp:simplePos x="0" y="0"/>
                <wp:positionH relativeFrom="column">
                  <wp:posOffset>-327549</wp:posOffset>
                </wp:positionH>
                <wp:positionV relativeFrom="paragraph">
                  <wp:posOffset>5393275</wp:posOffset>
                </wp:positionV>
                <wp:extent cx="2174875" cy="635"/>
                <wp:effectExtent l="0" t="0" r="0" b="0"/>
                <wp:wrapSquare wrapText="bothSides"/>
                <wp:docPr id="1196171305" name="Textfeld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27ACC6D3" w14:textId="77777777" w:rsidR="00A97114" w:rsidRPr="005C21D0"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9</w:t>
                            </w:r>
                            <w:r>
                              <w:fldChar w:fldCharType="end"/>
                            </w:r>
                            <w:r>
                              <w:t xml:space="preserve">: Blattbreite </w:t>
                            </w:r>
                            <w:proofErr w:type="spellStart"/>
                            <w:r>
                              <w:t>vs</w:t>
                            </w:r>
                            <w:proofErr w:type="spellEnd"/>
                            <w:r>
                              <w:t xml:space="preserve"> Länge (K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EDFDD6" id="_x0000_s1050" type="#_x0000_t202" style="position:absolute;margin-left:-25.8pt;margin-top:424.65pt;width:171.25pt;height:.0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" stroked="f">
                <v:textbox style="mso-fit-shape-to-text:t" inset="0,0,0,0">
                  <w:txbxContent>
                    <w:p w14:paraId="27ACC6D3" w14:textId="77777777" w:rsidR="00A97114" w:rsidRPr="005C21D0"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9</w:t>
                      </w:r>
                      <w:r>
                        <w:fldChar w:fldCharType="end"/>
                      </w:r>
                      <w:r>
                        <w:t xml:space="preserve">: Blattbreite </w:t>
                      </w:r>
                      <w:proofErr w:type="spellStart"/>
                      <w:r>
                        <w:t>vs</w:t>
                      </w:r>
                      <w:proofErr w:type="spellEnd"/>
                      <w:r>
                        <w:t xml:space="preserve"> Länge (KDE)</w:t>
                      </w:r>
                    </w:p>
                  </w:txbxContent>
                </v:textbox>
                <w10:wrap type="square"/>
              </v:shape>
            </w:pict>
          </mc:Fallback>
        </mc:AlternateContent>
      </w:r>
      <w:r w:rsidRPr="005772E5">
        <w:rPr>
          <w:noProof/>
        </w:rPr>
        <w:drawing>
          <wp:anchor distT="0" distB="0" distL="114300" distR="114300" simplePos="0" relativeHeight="251735040" behindDoc="0" locked="0" layoutInCell="1" allowOverlap="1" wp14:anchorId="0059B299" wp14:editId="09F74440">
            <wp:simplePos x="0" y="0"/>
            <wp:positionH relativeFrom="margin">
              <wp:posOffset>-653415</wp:posOffset>
            </wp:positionH>
            <wp:positionV relativeFrom="paragraph">
              <wp:posOffset>2956560</wp:posOffset>
            </wp:positionV>
            <wp:extent cx="3204210" cy="2378710"/>
            <wp:effectExtent l="0" t="0" r="0" b="2540"/>
            <wp:wrapSquare wrapText="bothSides"/>
            <wp:docPr id="55931660" name="Grafik 55931660"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04210" cy="2378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7088" behindDoc="0" locked="0" layoutInCell="1" allowOverlap="1" wp14:anchorId="4C877EF2" wp14:editId="6E01F85B">
                <wp:simplePos x="0" y="0"/>
                <wp:positionH relativeFrom="margin">
                  <wp:posOffset>3051617</wp:posOffset>
                </wp:positionH>
                <wp:positionV relativeFrom="paragraph">
                  <wp:posOffset>2612362</wp:posOffset>
                </wp:positionV>
                <wp:extent cx="2210435" cy="150495"/>
                <wp:effectExtent l="0" t="0" r="0" b="1905"/>
                <wp:wrapSquare wrapText="bothSides"/>
                <wp:docPr id="949503748" name="Textfeld 1"/>
                <wp:cNvGraphicFramePr/>
                <a:graphic xmlns:a="http://schemas.openxmlformats.org/drawingml/2006/main">
                  <a:graphicData uri="http://schemas.microsoft.com/office/word/2010/wordprocessingShape">
                    <wps:wsp>
                      <wps:cNvSpPr txBox="1"/>
                      <wps:spPr>
                        <a:xfrm>
                          <a:off x="0" y="0"/>
                          <a:ext cx="2210435" cy="150495"/>
                        </a:xfrm>
                        <a:prstGeom prst="rect">
                          <a:avLst/>
                        </a:prstGeom>
                        <a:solidFill>
                          <a:prstClr val="white"/>
                        </a:solidFill>
                        <a:ln>
                          <a:noFill/>
                        </a:ln>
                      </wps:spPr>
                      <wps:txbx>
                        <w:txbxContent>
                          <w:p w14:paraId="2B5C8D38" w14:textId="77777777" w:rsidR="00A97114" w:rsidRPr="006E4539"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8</w:t>
                            </w:r>
                            <w:r>
                              <w:fldChar w:fldCharType="end"/>
                            </w:r>
                            <w:r>
                              <w:t xml:space="preserve">: Blattbreite </w:t>
                            </w:r>
                            <w:proofErr w:type="spellStart"/>
                            <w:r>
                              <w:t>vs</w:t>
                            </w:r>
                            <w:proofErr w:type="spellEnd"/>
                            <w:r>
                              <w:t xml:space="preserve"> Länge (Form 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77EF2" id="_x0000_s1051" type="#_x0000_t202" style="position:absolute;margin-left:240.3pt;margin-top:205.7pt;width:174.05pt;height:11.8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" stroked="f">
                <v:textbox inset="0,0,0,0">
                  <w:txbxContent>
                    <w:p w14:paraId="2B5C8D38" w14:textId="77777777" w:rsidR="00A97114" w:rsidRPr="006E4539"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8</w:t>
                      </w:r>
                      <w:r>
                        <w:fldChar w:fldCharType="end"/>
                      </w:r>
                      <w:r>
                        <w:t xml:space="preserve">: Blattbreite </w:t>
                      </w:r>
                      <w:proofErr w:type="spellStart"/>
                      <w:r>
                        <w:t>vs</w:t>
                      </w:r>
                      <w:proofErr w:type="spellEnd"/>
                      <w:r>
                        <w:t xml:space="preserve"> Länge (Form Art)</w:t>
                      </w:r>
                    </w:p>
                  </w:txbxContent>
                </v:textbox>
                <w10:wrap type="square" anchorx="margin"/>
              </v:shape>
            </w:pict>
          </mc:Fallback>
        </mc:AlternateContent>
      </w:r>
      <w:r w:rsidRPr="00621641">
        <w:rPr>
          <w:noProof/>
        </w:rPr>
        <w:drawing>
          <wp:anchor distT="0" distB="0" distL="114300" distR="114300" simplePos="0" relativeHeight="251734016" behindDoc="0" locked="0" layoutInCell="1" allowOverlap="1" wp14:anchorId="7273837B" wp14:editId="5CA1A23C">
            <wp:simplePos x="0" y="0"/>
            <wp:positionH relativeFrom="margin">
              <wp:posOffset>2701925</wp:posOffset>
            </wp:positionH>
            <wp:positionV relativeFrom="paragraph">
              <wp:posOffset>46355</wp:posOffset>
            </wp:positionV>
            <wp:extent cx="3450590" cy="2562225"/>
            <wp:effectExtent l="0" t="0" r="0" b="9525"/>
            <wp:wrapSquare wrapText="bothSides"/>
            <wp:docPr id="1030452049" name="Grafik 1030452049"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3450590" cy="25622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6064" behindDoc="0" locked="0" layoutInCell="1" allowOverlap="1" wp14:anchorId="0B928916" wp14:editId="3FD9B648">
                <wp:simplePos x="0" y="0"/>
                <wp:positionH relativeFrom="margin">
                  <wp:posOffset>-414848</wp:posOffset>
                </wp:positionH>
                <wp:positionV relativeFrom="paragraph">
                  <wp:posOffset>2586686</wp:posOffset>
                </wp:positionV>
                <wp:extent cx="2241550" cy="635"/>
                <wp:effectExtent l="0" t="0" r="6350" b="0"/>
                <wp:wrapSquare wrapText="bothSides"/>
                <wp:docPr id="1021206934" name="Textfeld 1"/>
                <wp:cNvGraphicFramePr/>
                <a:graphic xmlns:a="http://schemas.openxmlformats.org/drawingml/2006/main">
                  <a:graphicData uri="http://schemas.microsoft.com/office/word/2010/wordprocessingShape">
                    <wps:wsp>
                      <wps:cNvSpPr txBox="1"/>
                      <wps:spPr>
                        <a:xfrm>
                          <a:off x="0" y="0"/>
                          <a:ext cx="2241550" cy="635"/>
                        </a:xfrm>
                        <a:prstGeom prst="rect">
                          <a:avLst/>
                        </a:prstGeom>
                        <a:solidFill>
                          <a:prstClr val="white"/>
                        </a:solidFill>
                        <a:ln>
                          <a:noFill/>
                        </a:ln>
                      </wps:spPr>
                      <wps:txbx>
                        <w:txbxContent>
                          <w:p w14:paraId="5542CC10" w14:textId="77777777" w:rsidR="00A97114"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7</w:t>
                            </w:r>
                            <w:r>
                              <w:fldChar w:fldCharType="end"/>
                            </w:r>
                            <w:r>
                              <w:t xml:space="preserve">: Blattbreite </w:t>
                            </w:r>
                            <w:proofErr w:type="spellStart"/>
                            <w:r>
                              <w:t>vs</w:t>
                            </w:r>
                            <w:proofErr w:type="spellEnd"/>
                            <w:r>
                              <w:t xml:space="preserve"> Länge (</w:t>
                            </w:r>
                            <w:proofErr w:type="spellStart"/>
                            <w:r>
                              <w:t>virginica</w:t>
                            </w:r>
                            <w:proofErr w:type="spellEnd"/>
                            <w:r>
                              <w:t xml:space="preserve"> </w:t>
                            </w:r>
                            <w:proofErr w:type="spellStart"/>
                            <w:r>
                              <w:t>big</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928916" id="_x0000_s1052" type="#_x0000_t202" style="position:absolute;margin-left:-32.65pt;margin-top:203.7pt;width:176.5pt;height:.05pt;z-index:2517360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agzGQIAAEAEAAAOAAAAZHJzL2Uyb0RvYy54bWysU01v2zAMvQ/YfxB0X5xkSz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" stroked="f">
                <v:textbox style="mso-fit-shape-to-text:t" inset="0,0,0,0">
                  <w:txbxContent>
                    <w:p w14:paraId="5542CC10" w14:textId="77777777" w:rsidR="00A97114"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7</w:t>
                      </w:r>
                      <w:r>
                        <w:fldChar w:fldCharType="end"/>
                      </w:r>
                      <w:r>
                        <w:t xml:space="preserve">: Blattbreite </w:t>
                      </w:r>
                      <w:proofErr w:type="spellStart"/>
                      <w:r>
                        <w:t>vs</w:t>
                      </w:r>
                      <w:proofErr w:type="spellEnd"/>
                      <w:r>
                        <w:t xml:space="preserve"> Länge (</w:t>
                      </w:r>
                      <w:proofErr w:type="spellStart"/>
                      <w:r>
                        <w:t>virginica</w:t>
                      </w:r>
                      <w:proofErr w:type="spellEnd"/>
                      <w:r>
                        <w:t xml:space="preserve"> </w:t>
                      </w:r>
                      <w:proofErr w:type="spellStart"/>
                      <w:r>
                        <w:t>big</w:t>
                      </w:r>
                      <w:proofErr w:type="spellEnd"/>
                      <w:r>
                        <w:t>)</w:t>
                      </w:r>
                    </w:p>
                  </w:txbxContent>
                </v:textbox>
                <w10:wrap type="square" anchorx="margin"/>
              </v:shape>
            </w:pict>
          </mc:Fallback>
        </mc:AlternateContent>
      </w:r>
      <w:r w:rsidRPr="001C0753">
        <w:rPr>
          <w:noProof/>
        </w:rPr>
        <w:drawing>
          <wp:anchor distT="0" distB="0" distL="114300" distR="114300" simplePos="0" relativeHeight="251732992" behindDoc="0" locked="0" layoutInCell="1" allowOverlap="1" wp14:anchorId="13994AC2" wp14:editId="1E32C3DF">
            <wp:simplePos x="0" y="0"/>
            <wp:positionH relativeFrom="margin">
              <wp:posOffset>-765175</wp:posOffset>
            </wp:positionH>
            <wp:positionV relativeFrom="paragraph">
              <wp:posOffset>0</wp:posOffset>
            </wp:positionV>
            <wp:extent cx="3501390" cy="2599690"/>
            <wp:effectExtent l="0" t="0" r="3810" b="0"/>
            <wp:wrapSquare wrapText="bothSides"/>
            <wp:docPr id="1369908197" name="Grafik 1369908197"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3501390" cy="2599690"/>
                    </a:xfrm>
                    <a:prstGeom prst="rect">
                      <a:avLst/>
                    </a:prstGeom>
                  </pic:spPr>
                </pic:pic>
              </a:graphicData>
            </a:graphic>
            <wp14:sizeRelH relativeFrom="margin">
              <wp14:pctWidth>0</wp14:pctWidth>
            </wp14:sizeRelH>
            <wp14:sizeRelV relativeFrom="margin">
              <wp14:pctHeight>0</wp14:pctHeight>
            </wp14:sizeRelV>
          </wp:anchor>
        </w:drawing>
      </w:r>
      <w:r w:rsidR="007238A8">
        <w:br w:type="page"/>
      </w:r>
    </w:p>
    <w:p w14:paraId="0272CA1E" w14:textId="343CAFD1" w:rsidR="007238A8" w:rsidRDefault="003A4D50">
      <w:r>
        <w:rPr>
          <w:noProof/>
        </w:rPr>
        <mc:AlternateContent>
          <mc:Choice Requires="wps">
            <w:drawing>
              <wp:anchor distT="0" distB="0" distL="114300" distR="114300" simplePos="0" relativeHeight="251753472" behindDoc="0" locked="0" layoutInCell="1" allowOverlap="1" wp14:anchorId="1A3208A1" wp14:editId="19678D07">
                <wp:simplePos x="0" y="0"/>
                <wp:positionH relativeFrom="margin">
                  <wp:posOffset>3372485</wp:posOffset>
                </wp:positionH>
                <wp:positionV relativeFrom="paragraph">
                  <wp:posOffset>8488045</wp:posOffset>
                </wp:positionV>
                <wp:extent cx="2647315" cy="166370"/>
                <wp:effectExtent l="0" t="0" r="635" b="5080"/>
                <wp:wrapSquare wrapText="bothSides"/>
                <wp:docPr id="959708810" name="Textfeld 1"/>
                <wp:cNvGraphicFramePr/>
                <a:graphic xmlns:a="http://schemas.openxmlformats.org/drawingml/2006/main">
                  <a:graphicData uri="http://schemas.microsoft.com/office/word/2010/wordprocessingShape">
                    <wps:wsp>
                      <wps:cNvSpPr txBox="1"/>
                      <wps:spPr>
                        <a:xfrm>
                          <a:off x="0" y="0"/>
                          <a:ext cx="2647315" cy="166370"/>
                        </a:xfrm>
                        <a:prstGeom prst="rect">
                          <a:avLst/>
                        </a:prstGeom>
                        <a:solidFill>
                          <a:prstClr val="white"/>
                        </a:solidFill>
                        <a:ln>
                          <a:noFill/>
                        </a:ln>
                      </wps:spPr>
                      <wps:txbx>
                        <w:txbxContent>
                          <w:p w14:paraId="633DDF63" w14:textId="77777777" w:rsidR="003A4D50" w:rsidRPr="0021723B" w:rsidRDefault="003A4D50" w:rsidP="003A4D50">
                            <w:pPr>
                              <w:pStyle w:val="Beschriftung"/>
                              <w:rPr>
                                <w:noProof/>
                              </w:rPr>
                            </w:pPr>
                            <w:r>
                              <w:t xml:space="preserve">Abbildung </w:t>
                            </w:r>
                            <w:r>
                              <w:fldChar w:fldCharType="begin"/>
                            </w:r>
                            <w:r>
                              <w:instrText xml:space="preserve"> SEQ Abbildung \* ARABIC </w:instrText>
                            </w:r>
                            <w:r>
                              <w:fldChar w:fldCharType="separate"/>
                            </w:r>
                            <w:r>
                              <w:rPr>
                                <w:noProof/>
                              </w:rPr>
                              <w:t>15</w:t>
                            </w:r>
                            <w:r>
                              <w:fldChar w:fldCharType="end"/>
                            </w:r>
                            <w:r>
                              <w:t>: Diamantenpreis nach Gewicht und Far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208A1" id="_x0000_s1053" type="#_x0000_t202" style="position:absolute;margin-left:265.55pt;margin-top:668.35pt;width:208.45pt;height:13.1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" stroked="f">
                <v:textbox inset="0,0,0,0">
                  <w:txbxContent>
                    <w:p w14:paraId="633DDF63" w14:textId="77777777" w:rsidR="003A4D50" w:rsidRPr="0021723B" w:rsidRDefault="003A4D50" w:rsidP="003A4D50">
                      <w:pPr>
                        <w:pStyle w:val="Beschriftung"/>
                        <w:rPr>
                          <w:noProof/>
                        </w:rPr>
                      </w:pPr>
                      <w:r>
                        <w:t xml:space="preserve">Abbildung </w:t>
                      </w:r>
                      <w:r>
                        <w:fldChar w:fldCharType="begin"/>
                      </w:r>
                      <w:r>
                        <w:instrText xml:space="preserve"> SEQ Abbildung \* ARABIC </w:instrText>
                      </w:r>
                      <w:r>
                        <w:fldChar w:fldCharType="separate"/>
                      </w:r>
                      <w:r>
                        <w:rPr>
                          <w:noProof/>
                        </w:rPr>
                        <w:t>15</w:t>
                      </w:r>
                      <w:r>
                        <w:fldChar w:fldCharType="end"/>
                      </w:r>
                      <w:r>
                        <w:t>: Diamantenpreis nach Gewicht und Farbe</w:t>
                      </w:r>
                    </w:p>
                  </w:txbxContent>
                </v:textbox>
                <w10:wrap type="square" anchorx="margin"/>
              </v:shape>
            </w:pict>
          </mc:Fallback>
        </mc:AlternateContent>
      </w:r>
      <w:r w:rsidRPr="00C21A71">
        <w:rPr>
          <w:noProof/>
        </w:rPr>
        <w:drawing>
          <wp:anchor distT="0" distB="0" distL="114300" distR="114300" simplePos="0" relativeHeight="251751424" behindDoc="0" locked="0" layoutInCell="1" allowOverlap="1" wp14:anchorId="0C0BDA9B" wp14:editId="4C5FFC86">
            <wp:simplePos x="0" y="0"/>
            <wp:positionH relativeFrom="margin">
              <wp:posOffset>2955925</wp:posOffset>
            </wp:positionH>
            <wp:positionV relativeFrom="paragraph">
              <wp:posOffset>5778500</wp:posOffset>
            </wp:positionV>
            <wp:extent cx="3609340" cy="2707640"/>
            <wp:effectExtent l="0" t="0" r="0" b="0"/>
            <wp:wrapSquare wrapText="bothSides"/>
            <wp:docPr id="314522365" name="Grafik 31452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9340" cy="2707640"/>
                    </a:xfrm>
                    <a:prstGeom prst="rect">
                      <a:avLst/>
                    </a:prstGeom>
                  </pic:spPr>
                </pic:pic>
              </a:graphicData>
            </a:graphic>
            <wp14:sizeRelH relativeFrom="margin">
              <wp14:pctWidth>0</wp14:pctWidth>
            </wp14:sizeRelH>
            <wp14:sizeRelV relativeFrom="margin">
              <wp14:pctHeight>0</wp14:pctHeight>
            </wp14:sizeRelV>
          </wp:anchor>
        </w:drawing>
      </w:r>
      <w:r w:rsidRPr="00276F72">
        <w:rPr>
          <w:noProof/>
        </w:rPr>
        <w:drawing>
          <wp:anchor distT="0" distB="0" distL="114300" distR="114300" simplePos="0" relativeHeight="251750400" behindDoc="0" locked="0" layoutInCell="1" allowOverlap="1" wp14:anchorId="3D5916D8" wp14:editId="7FAF9EDF">
            <wp:simplePos x="0" y="0"/>
            <wp:positionH relativeFrom="page">
              <wp:posOffset>71120</wp:posOffset>
            </wp:positionH>
            <wp:positionV relativeFrom="paragraph">
              <wp:posOffset>5762625</wp:posOffset>
            </wp:positionV>
            <wp:extent cx="3742055" cy="2806700"/>
            <wp:effectExtent l="0" t="0" r="0" b="0"/>
            <wp:wrapSquare wrapText="bothSides"/>
            <wp:docPr id="1714974785" name="Grafik 1714974785"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42055" cy="2806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28DF8599" wp14:editId="0F6EC53B">
                <wp:simplePos x="0" y="0"/>
                <wp:positionH relativeFrom="margin">
                  <wp:posOffset>-365402</wp:posOffset>
                </wp:positionH>
                <wp:positionV relativeFrom="paragraph">
                  <wp:posOffset>8548591</wp:posOffset>
                </wp:positionV>
                <wp:extent cx="2114550" cy="142875"/>
                <wp:effectExtent l="0" t="0" r="0" b="9525"/>
                <wp:wrapSquare wrapText="bothSides"/>
                <wp:docPr id="1740155218" name="Textfeld 1"/>
                <wp:cNvGraphicFramePr/>
                <a:graphic xmlns:a="http://schemas.openxmlformats.org/drawingml/2006/main">
                  <a:graphicData uri="http://schemas.microsoft.com/office/word/2010/wordprocessingShape">
                    <wps:wsp>
                      <wps:cNvSpPr txBox="1"/>
                      <wps:spPr>
                        <a:xfrm>
                          <a:off x="0" y="0"/>
                          <a:ext cx="2114550" cy="142875"/>
                        </a:xfrm>
                        <a:prstGeom prst="rect">
                          <a:avLst/>
                        </a:prstGeom>
                        <a:solidFill>
                          <a:prstClr val="white"/>
                        </a:solidFill>
                        <a:ln>
                          <a:noFill/>
                        </a:ln>
                      </wps:spPr>
                      <wps:txbx>
                        <w:txbxContent>
                          <w:p w14:paraId="1C33C5D2" w14:textId="77777777" w:rsidR="003A4D50" w:rsidRPr="0067425A" w:rsidRDefault="003A4D50" w:rsidP="003A4D50">
                            <w:pPr>
                              <w:pStyle w:val="Beschriftung"/>
                              <w:rPr>
                                <w:noProof/>
                              </w:rPr>
                            </w:pPr>
                            <w:r>
                              <w:t xml:space="preserve">Abbildung </w:t>
                            </w:r>
                            <w:r>
                              <w:fldChar w:fldCharType="begin"/>
                            </w:r>
                            <w:r>
                              <w:instrText xml:space="preserve"> SEQ Abbildung \* ARABIC </w:instrText>
                            </w:r>
                            <w:r>
                              <w:fldChar w:fldCharType="separate"/>
                            </w:r>
                            <w:r>
                              <w:rPr>
                                <w:noProof/>
                              </w:rPr>
                              <w:t>14</w:t>
                            </w:r>
                            <w:r>
                              <w:fldChar w:fldCharType="end"/>
                            </w:r>
                            <w:r>
                              <w:t>: Diamantenpreis nach Gewic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F8599" id="_x0000_s1054" type="#_x0000_t202" style="position:absolute;margin-left:-28.75pt;margin-top:673.1pt;width:166.5pt;height:11.2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" stroked="f">
                <v:textbox inset="0,0,0,0">
                  <w:txbxContent>
                    <w:p w14:paraId="1C33C5D2" w14:textId="77777777" w:rsidR="003A4D50" w:rsidRPr="0067425A" w:rsidRDefault="003A4D50" w:rsidP="003A4D50">
                      <w:pPr>
                        <w:pStyle w:val="Beschriftung"/>
                        <w:rPr>
                          <w:noProof/>
                        </w:rPr>
                      </w:pPr>
                      <w:r>
                        <w:t xml:space="preserve">Abbildung </w:t>
                      </w:r>
                      <w:r>
                        <w:fldChar w:fldCharType="begin"/>
                      </w:r>
                      <w:r>
                        <w:instrText xml:space="preserve"> SEQ Abbildung \* ARABIC </w:instrText>
                      </w:r>
                      <w:r>
                        <w:fldChar w:fldCharType="separate"/>
                      </w:r>
                      <w:r>
                        <w:rPr>
                          <w:noProof/>
                        </w:rPr>
                        <w:t>14</w:t>
                      </w:r>
                      <w:r>
                        <w:fldChar w:fldCharType="end"/>
                      </w:r>
                      <w:r>
                        <w:t>: Diamantenpreis nach Gewicht</w:t>
                      </w:r>
                    </w:p>
                  </w:txbxContent>
                </v:textbox>
                <w10:wrap type="square" anchorx="margin"/>
              </v:shape>
            </w:pict>
          </mc:Fallback>
        </mc:AlternateContent>
      </w:r>
      <w:r w:rsidR="00A97114">
        <w:rPr>
          <w:noProof/>
        </w:rPr>
        <mc:AlternateContent>
          <mc:Choice Requires="wps">
            <w:drawing>
              <wp:anchor distT="0" distB="0" distL="114300" distR="114300" simplePos="0" relativeHeight="251748352" behindDoc="0" locked="0" layoutInCell="1" allowOverlap="1" wp14:anchorId="5FB0B64D" wp14:editId="2791116C">
                <wp:simplePos x="0" y="0"/>
                <wp:positionH relativeFrom="margin">
                  <wp:posOffset>683675</wp:posOffset>
                </wp:positionH>
                <wp:positionV relativeFrom="paragraph">
                  <wp:posOffset>5351698</wp:posOffset>
                </wp:positionV>
                <wp:extent cx="2258060" cy="142240"/>
                <wp:effectExtent l="0" t="0" r="8890" b="0"/>
                <wp:wrapSquare wrapText="bothSides"/>
                <wp:docPr id="1250779425" name="Textfeld 1"/>
                <wp:cNvGraphicFramePr/>
                <a:graphic xmlns:a="http://schemas.openxmlformats.org/drawingml/2006/main">
                  <a:graphicData uri="http://schemas.microsoft.com/office/word/2010/wordprocessingShape">
                    <wps:wsp>
                      <wps:cNvSpPr txBox="1"/>
                      <wps:spPr>
                        <a:xfrm>
                          <a:off x="0" y="0"/>
                          <a:ext cx="2258060" cy="142240"/>
                        </a:xfrm>
                        <a:prstGeom prst="rect">
                          <a:avLst/>
                        </a:prstGeom>
                        <a:solidFill>
                          <a:prstClr val="white"/>
                        </a:solidFill>
                        <a:ln>
                          <a:noFill/>
                        </a:ln>
                      </wps:spPr>
                      <wps:txbx>
                        <w:txbxContent>
                          <w:p w14:paraId="2A00BE73" w14:textId="77777777" w:rsidR="00A97114" w:rsidRPr="00315297"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3</w:t>
                            </w:r>
                            <w:r>
                              <w:fldChar w:fldCharType="end"/>
                            </w:r>
                            <w:r>
                              <w:t>: Stromverbrauch nach Energie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0B64D" id="_x0000_s1055" type="#_x0000_t202" style="position:absolute;margin-left:53.85pt;margin-top:421.4pt;width:177.8pt;height:11.2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" stroked="f">
                <v:textbox inset="0,0,0,0">
                  <w:txbxContent>
                    <w:p w14:paraId="2A00BE73" w14:textId="77777777" w:rsidR="00A97114" w:rsidRPr="00315297"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3</w:t>
                      </w:r>
                      <w:r>
                        <w:fldChar w:fldCharType="end"/>
                      </w:r>
                      <w:r>
                        <w:t>: Stromverbrauch nach Energieart</w:t>
                      </w:r>
                    </w:p>
                  </w:txbxContent>
                </v:textbox>
                <w10:wrap type="square" anchorx="margin"/>
              </v:shape>
            </w:pict>
          </mc:Fallback>
        </mc:AlternateContent>
      </w:r>
      <w:r w:rsidR="00A97114" w:rsidRPr="001D698B">
        <w:rPr>
          <w:noProof/>
        </w:rPr>
        <w:drawing>
          <wp:anchor distT="0" distB="0" distL="114300" distR="114300" simplePos="0" relativeHeight="251746304" behindDoc="0" locked="0" layoutInCell="1" allowOverlap="1" wp14:anchorId="34899059" wp14:editId="03561D6D">
            <wp:simplePos x="0" y="0"/>
            <wp:positionH relativeFrom="margin">
              <wp:posOffset>-852501</wp:posOffset>
            </wp:positionH>
            <wp:positionV relativeFrom="paragraph">
              <wp:posOffset>2979420</wp:posOffset>
            </wp:positionV>
            <wp:extent cx="4508500" cy="2385060"/>
            <wp:effectExtent l="0" t="0" r="6350" b="0"/>
            <wp:wrapSquare wrapText="bothSides"/>
            <wp:docPr id="1042299877" name="Grafik 1042299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08500" cy="2385060"/>
                    </a:xfrm>
                    <a:prstGeom prst="rect">
                      <a:avLst/>
                    </a:prstGeom>
                  </pic:spPr>
                </pic:pic>
              </a:graphicData>
            </a:graphic>
            <wp14:sizeRelH relativeFrom="margin">
              <wp14:pctWidth>0</wp14:pctWidth>
            </wp14:sizeRelH>
            <wp14:sizeRelV relativeFrom="margin">
              <wp14:pctHeight>0</wp14:pctHeight>
            </wp14:sizeRelV>
          </wp:anchor>
        </w:drawing>
      </w:r>
      <w:r w:rsidR="00A97114">
        <w:rPr>
          <w:noProof/>
        </w:rPr>
        <mc:AlternateContent>
          <mc:Choice Requires="wps">
            <w:drawing>
              <wp:anchor distT="0" distB="0" distL="114300" distR="114300" simplePos="0" relativeHeight="251747328" behindDoc="0" locked="0" layoutInCell="1" allowOverlap="1" wp14:anchorId="12265668" wp14:editId="19B39320">
                <wp:simplePos x="0" y="0"/>
                <wp:positionH relativeFrom="margin">
                  <wp:posOffset>689610</wp:posOffset>
                </wp:positionH>
                <wp:positionV relativeFrom="paragraph">
                  <wp:posOffset>2527300</wp:posOffset>
                </wp:positionV>
                <wp:extent cx="2567940" cy="126365"/>
                <wp:effectExtent l="0" t="0" r="3810" b="6985"/>
                <wp:wrapSquare wrapText="bothSides"/>
                <wp:docPr id="1427405456" name="Textfeld 1"/>
                <wp:cNvGraphicFramePr/>
                <a:graphic xmlns:a="http://schemas.openxmlformats.org/drawingml/2006/main">
                  <a:graphicData uri="http://schemas.microsoft.com/office/word/2010/wordprocessingShape">
                    <wps:wsp>
                      <wps:cNvSpPr txBox="1"/>
                      <wps:spPr>
                        <a:xfrm>
                          <a:off x="0" y="0"/>
                          <a:ext cx="2567940" cy="126365"/>
                        </a:xfrm>
                        <a:prstGeom prst="rect">
                          <a:avLst/>
                        </a:prstGeom>
                        <a:solidFill>
                          <a:prstClr val="white"/>
                        </a:solidFill>
                        <a:ln>
                          <a:noFill/>
                        </a:ln>
                      </wps:spPr>
                      <wps:txbx>
                        <w:txbxContent>
                          <w:p w14:paraId="4DCC4AFE" w14:textId="77777777" w:rsidR="00A97114" w:rsidRPr="00353A61"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2</w:t>
                            </w:r>
                            <w:r>
                              <w:fldChar w:fldCharType="end"/>
                            </w:r>
                            <w:r>
                              <w:t>: Energieverbrauch in Intervall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65668" id="_x0000_s1056" type="#_x0000_t202" style="position:absolute;margin-left:54.3pt;margin-top:199pt;width:202.2pt;height:9.9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" stroked="f">
                <v:textbox inset="0,0,0,0">
                  <w:txbxContent>
                    <w:p w14:paraId="4DCC4AFE" w14:textId="77777777" w:rsidR="00A97114" w:rsidRPr="00353A61"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2</w:t>
                      </w:r>
                      <w:r>
                        <w:fldChar w:fldCharType="end"/>
                      </w:r>
                      <w:r>
                        <w:t>: Energieverbrauch in Intervallen</w:t>
                      </w:r>
                    </w:p>
                  </w:txbxContent>
                </v:textbox>
                <w10:wrap type="square" anchorx="margin"/>
              </v:shape>
            </w:pict>
          </mc:Fallback>
        </mc:AlternateContent>
      </w:r>
      <w:r w:rsidR="00A97114" w:rsidRPr="001854F2">
        <w:rPr>
          <w:noProof/>
        </w:rPr>
        <w:drawing>
          <wp:anchor distT="0" distB="0" distL="114300" distR="114300" simplePos="0" relativeHeight="251745280" behindDoc="0" locked="0" layoutInCell="1" allowOverlap="1" wp14:anchorId="41621783" wp14:editId="191FF2C4">
            <wp:simplePos x="0" y="0"/>
            <wp:positionH relativeFrom="margin">
              <wp:posOffset>173134</wp:posOffset>
            </wp:positionH>
            <wp:positionV relativeFrom="paragraph">
              <wp:posOffset>0</wp:posOffset>
            </wp:positionV>
            <wp:extent cx="3415665" cy="2527935"/>
            <wp:effectExtent l="0" t="0" r="0" b="5715"/>
            <wp:wrapSquare wrapText="bothSides"/>
            <wp:docPr id="925813510" name="Grafik 925813510"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415665" cy="2527935"/>
                    </a:xfrm>
                    <a:prstGeom prst="rect">
                      <a:avLst/>
                    </a:prstGeom>
                  </pic:spPr>
                </pic:pic>
              </a:graphicData>
            </a:graphic>
            <wp14:sizeRelH relativeFrom="margin">
              <wp14:pctWidth>0</wp14:pctWidth>
            </wp14:sizeRelH>
            <wp14:sizeRelV relativeFrom="margin">
              <wp14:pctHeight>0</wp14:pctHeight>
            </wp14:sizeRelV>
          </wp:anchor>
        </w:drawing>
      </w:r>
      <w:r w:rsidR="007238A8">
        <w:br w:type="page"/>
      </w:r>
    </w:p>
    <w:p w14:paraId="1E987576" w14:textId="77777777" w:rsidR="003A4D50" w:rsidRDefault="003A4D50" w:rsidP="003A4D50">
      <w:pPr>
        <w:keepNext/>
      </w:pPr>
      <w:r w:rsidRPr="000C0C3F">
        <w:rPr>
          <w:noProof/>
        </w:rPr>
        <w:drawing>
          <wp:inline distT="0" distB="0" distL="0" distR="0" wp14:anchorId="5AA42C06" wp14:editId="6739B93F">
            <wp:extent cx="5208105" cy="2604053"/>
            <wp:effectExtent l="0" t="0" r="0" b="6350"/>
            <wp:docPr id="693266059" name="Grafik 693266059"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6"/>
                    <a:stretch>
                      <a:fillRect/>
                    </a:stretch>
                  </pic:blipFill>
                  <pic:spPr>
                    <a:xfrm>
                      <a:off x="0" y="0"/>
                      <a:ext cx="5208105" cy="2604053"/>
                    </a:xfrm>
                    <a:prstGeom prst="rect">
                      <a:avLst/>
                    </a:prstGeom>
                  </pic:spPr>
                </pic:pic>
              </a:graphicData>
            </a:graphic>
          </wp:inline>
        </w:drawing>
      </w:r>
    </w:p>
    <w:p w14:paraId="698C824C" w14:textId="7FF65646" w:rsidR="003A4D50" w:rsidRPr="003A4D50" w:rsidRDefault="003A4D50" w:rsidP="006D67D6">
      <w:pPr>
        <w:pStyle w:val="Beschriftung"/>
      </w:pPr>
      <w:r>
        <w:t xml:space="preserve">Abbildung </w:t>
      </w:r>
      <w:r>
        <w:fldChar w:fldCharType="begin"/>
      </w:r>
      <w:r>
        <w:instrText xml:space="preserve"> SEQ Abbildung \* ARABIC </w:instrText>
      </w:r>
      <w:r>
        <w:fldChar w:fldCharType="separate"/>
      </w:r>
      <w:r>
        <w:rPr>
          <w:noProof/>
        </w:rPr>
        <w:t>16</w:t>
      </w:r>
      <w:r>
        <w:fldChar w:fldCharType="end"/>
      </w:r>
      <w:r>
        <w:t>: Diamantenpreis nach Gewicht und Farbe (</w:t>
      </w:r>
      <w:proofErr w:type="spellStart"/>
      <w:r>
        <w:t>Facets</w:t>
      </w:r>
      <w:proofErr w:type="spellEnd"/>
      <w:r>
        <w:t>)</w:t>
      </w:r>
    </w:p>
    <w:p w14:paraId="3F94438F" w14:textId="3EEFE740" w:rsidR="008E058B" w:rsidRPr="00991C82" w:rsidRDefault="006D67D6" w:rsidP="00991C82">
      <w:r>
        <w:rPr>
          <w:noProof/>
        </w:rPr>
        <mc:AlternateContent>
          <mc:Choice Requires="wps">
            <w:drawing>
              <wp:anchor distT="0" distB="0" distL="114300" distR="114300" simplePos="0" relativeHeight="251756544" behindDoc="0" locked="0" layoutInCell="1" allowOverlap="1" wp14:anchorId="732B8202" wp14:editId="5CB27D60">
                <wp:simplePos x="0" y="0"/>
                <wp:positionH relativeFrom="margin">
                  <wp:posOffset>301349</wp:posOffset>
                </wp:positionH>
                <wp:positionV relativeFrom="paragraph">
                  <wp:posOffset>3078756</wp:posOffset>
                </wp:positionV>
                <wp:extent cx="1741170" cy="118745"/>
                <wp:effectExtent l="0" t="0" r="0" b="0"/>
                <wp:wrapSquare wrapText="bothSides"/>
                <wp:docPr id="647536175" name="Textfeld 1"/>
                <wp:cNvGraphicFramePr/>
                <a:graphic xmlns:a="http://schemas.openxmlformats.org/drawingml/2006/main">
                  <a:graphicData uri="http://schemas.microsoft.com/office/word/2010/wordprocessingShape">
                    <wps:wsp>
                      <wps:cNvSpPr txBox="1"/>
                      <wps:spPr>
                        <a:xfrm>
                          <a:off x="0" y="0"/>
                          <a:ext cx="1741170" cy="118745"/>
                        </a:xfrm>
                        <a:prstGeom prst="rect">
                          <a:avLst/>
                        </a:prstGeom>
                        <a:solidFill>
                          <a:prstClr val="white"/>
                        </a:solidFill>
                        <a:ln>
                          <a:noFill/>
                        </a:ln>
                      </wps:spPr>
                      <wps:txbx>
                        <w:txbxContent>
                          <w:p w14:paraId="14B34275" w14:textId="77777777" w:rsidR="006D67D6" w:rsidRPr="001C6356" w:rsidRDefault="006D67D6" w:rsidP="006D67D6">
                            <w:pPr>
                              <w:pStyle w:val="Beschriftung"/>
                              <w:rPr>
                                <w:noProof/>
                              </w:rPr>
                            </w:pPr>
                            <w:r>
                              <w:t xml:space="preserve">Abbildung </w:t>
                            </w:r>
                            <w:r>
                              <w:fldChar w:fldCharType="begin"/>
                            </w:r>
                            <w:r>
                              <w:instrText xml:space="preserve"> SEQ Abbildung \* ARABIC </w:instrText>
                            </w:r>
                            <w:r>
                              <w:fldChar w:fldCharType="separate"/>
                            </w:r>
                            <w:r>
                              <w:rPr>
                                <w:noProof/>
                              </w:rPr>
                              <w:t>17</w:t>
                            </w:r>
                            <w:r>
                              <w:fldChar w:fldCharType="end"/>
                            </w:r>
                            <w:r>
                              <w:t xml:space="preserve">: Verbesserung </w:t>
                            </w:r>
                            <w:proofErr w:type="spellStart"/>
                            <w:r>
                              <w:t>plot</w:t>
                            </w:r>
                            <w:proofErr w:type="spellEnd"/>
                            <w:r>
                              <w:t xml:space="preserve"> LE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B8202" id="_x0000_s1057" type="#_x0000_t202" style="position:absolute;margin-left:23.75pt;margin-top:242.4pt;width:137.1pt;height:9.3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" stroked="f">
                <v:textbox inset="0,0,0,0">
                  <w:txbxContent>
                    <w:p w14:paraId="14B34275" w14:textId="77777777" w:rsidR="006D67D6" w:rsidRPr="001C6356" w:rsidRDefault="006D67D6" w:rsidP="006D67D6">
                      <w:pPr>
                        <w:pStyle w:val="Beschriftung"/>
                        <w:rPr>
                          <w:noProof/>
                        </w:rPr>
                      </w:pPr>
                      <w:r>
                        <w:t xml:space="preserve">Abbildung </w:t>
                      </w:r>
                      <w:r>
                        <w:fldChar w:fldCharType="begin"/>
                      </w:r>
                      <w:r>
                        <w:instrText xml:space="preserve"> SEQ Abbildung \* ARABIC </w:instrText>
                      </w:r>
                      <w:r>
                        <w:fldChar w:fldCharType="separate"/>
                      </w:r>
                      <w:r>
                        <w:rPr>
                          <w:noProof/>
                        </w:rPr>
                        <w:t>17</w:t>
                      </w:r>
                      <w:r>
                        <w:fldChar w:fldCharType="end"/>
                      </w:r>
                      <w:r>
                        <w:t xml:space="preserve">: Verbesserung </w:t>
                      </w:r>
                      <w:proofErr w:type="spellStart"/>
                      <w:r>
                        <w:t>plot</w:t>
                      </w:r>
                      <w:proofErr w:type="spellEnd"/>
                      <w:r>
                        <w:t xml:space="preserve"> LE2</w:t>
                      </w:r>
                    </w:p>
                  </w:txbxContent>
                </v:textbox>
                <w10:wrap type="square" anchorx="margin"/>
              </v:shape>
            </w:pict>
          </mc:Fallback>
        </mc:AlternateContent>
      </w:r>
      <w:r w:rsidRPr="00A6150F">
        <w:rPr>
          <w:noProof/>
        </w:rPr>
        <w:drawing>
          <wp:anchor distT="0" distB="0" distL="114300" distR="114300" simplePos="0" relativeHeight="251755520" behindDoc="0" locked="0" layoutInCell="1" allowOverlap="1" wp14:anchorId="10CEA0DF" wp14:editId="55265557">
            <wp:simplePos x="0" y="0"/>
            <wp:positionH relativeFrom="margin">
              <wp:align>left</wp:align>
            </wp:positionH>
            <wp:positionV relativeFrom="paragraph">
              <wp:posOffset>283210</wp:posOffset>
            </wp:positionV>
            <wp:extent cx="3378835" cy="2743200"/>
            <wp:effectExtent l="0" t="0" r="0" b="0"/>
            <wp:wrapSquare wrapText="bothSides"/>
            <wp:docPr id="1262647104" name="Grafik 1262647104"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71802" name="Grafik 1" descr="Ein Bild, das Text, Screenshot, Diagramm, Reihe enthält.&#10;&#10;Automatisch generierte Beschreibu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78835" cy="2743200"/>
                    </a:xfrm>
                    <a:prstGeom prst="rect">
                      <a:avLst/>
                    </a:prstGeom>
                  </pic:spPr>
                </pic:pic>
              </a:graphicData>
            </a:graphic>
            <wp14:sizeRelH relativeFrom="margin">
              <wp14:pctWidth>0</wp14:pctWidth>
            </wp14:sizeRelH>
            <wp14:sizeRelV relativeFrom="margin">
              <wp14:pctHeight>0</wp14:pctHeight>
            </wp14:sizeRelV>
          </wp:anchor>
        </w:drawing>
      </w:r>
    </w:p>
    <w:sectPr w:rsidR="008E058B" w:rsidRPr="00991C82">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5CCE4" w14:textId="77777777" w:rsidR="00652A44" w:rsidRDefault="00652A44" w:rsidP="007B68F5">
      <w:pPr>
        <w:spacing w:after="0" w:line="240" w:lineRule="auto"/>
      </w:pPr>
      <w:r>
        <w:separator/>
      </w:r>
    </w:p>
  </w:endnote>
  <w:endnote w:type="continuationSeparator" w:id="0">
    <w:p w14:paraId="29D864AD" w14:textId="77777777" w:rsidR="00652A44" w:rsidRDefault="00652A44"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0452" w14:textId="16181BD6" w:rsidR="009A17D3" w:rsidRPr="009A17D3" w:rsidRDefault="009A17D3">
    <w:pPr>
      <w:pStyle w:val="Fuzeile"/>
      <w:rPr>
        <w:lang w:val="fr-CH"/>
      </w:rPr>
    </w:pPr>
    <w:proofErr w:type="gramStart"/>
    <w:r w:rsidRPr="009A17D3">
      <w:rPr>
        <w:lang w:val="fr-CH"/>
      </w:rPr>
      <w:t>Repo</w:t>
    </w:r>
    <w:r>
      <w:rPr>
        <w:lang w:val="fr-CH"/>
      </w:rPr>
      <w:t>sitory</w:t>
    </w:r>
    <w:r w:rsidRPr="009A17D3">
      <w:rPr>
        <w:lang w:val="fr-CH"/>
      </w:rPr>
      <w:t>:</w:t>
    </w:r>
    <w:proofErr w:type="gramEnd"/>
    <w:r w:rsidRPr="009A17D3">
      <w:rPr>
        <w:lang w:val="fr-CH"/>
      </w:rPr>
      <w:t xml:space="preserve"> https://github.com/buesst1/gd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D6910" w14:textId="77777777" w:rsidR="00652A44" w:rsidRDefault="00652A44" w:rsidP="007B68F5">
      <w:pPr>
        <w:spacing w:after="0" w:line="240" w:lineRule="auto"/>
      </w:pPr>
      <w:r>
        <w:separator/>
      </w:r>
    </w:p>
  </w:footnote>
  <w:footnote w:type="continuationSeparator" w:id="0">
    <w:p w14:paraId="0DB2EB0D" w14:textId="77777777" w:rsidR="00652A44" w:rsidRDefault="00652A44"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70A0B1D1"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933828">
      <w:t>28.09</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18518B"/>
    <w:multiLevelType w:val="hybridMultilevel"/>
    <w:tmpl w:val="1BF02122"/>
    <w:lvl w:ilvl="0" w:tplc="DA020BA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8EF4513"/>
    <w:multiLevelType w:val="hybridMultilevel"/>
    <w:tmpl w:val="CFB4A65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7"/>
  </w:num>
  <w:num w:numId="2" w16cid:durableId="251166037">
    <w:abstractNumId w:val="1"/>
  </w:num>
  <w:num w:numId="3" w16cid:durableId="1905410852">
    <w:abstractNumId w:val="0"/>
  </w:num>
  <w:num w:numId="4" w16cid:durableId="732898001">
    <w:abstractNumId w:val="4"/>
  </w:num>
  <w:num w:numId="5" w16cid:durableId="1531457693">
    <w:abstractNumId w:val="2"/>
  </w:num>
  <w:num w:numId="6" w16cid:durableId="875700658">
    <w:abstractNumId w:val="5"/>
  </w:num>
  <w:num w:numId="7" w16cid:durableId="1309935848">
    <w:abstractNumId w:val="6"/>
  </w:num>
  <w:num w:numId="8" w16cid:durableId="5372785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4EC4"/>
    <w:rsid w:val="00006377"/>
    <w:rsid w:val="00007514"/>
    <w:rsid w:val="00007568"/>
    <w:rsid w:val="00010BEF"/>
    <w:rsid w:val="00010C3F"/>
    <w:rsid w:val="00014FCB"/>
    <w:rsid w:val="0001628F"/>
    <w:rsid w:val="00016349"/>
    <w:rsid w:val="00016577"/>
    <w:rsid w:val="0001718C"/>
    <w:rsid w:val="00020F0A"/>
    <w:rsid w:val="00023BEF"/>
    <w:rsid w:val="00023D4F"/>
    <w:rsid w:val="00024C19"/>
    <w:rsid w:val="00025A87"/>
    <w:rsid w:val="00025B59"/>
    <w:rsid w:val="00025D9C"/>
    <w:rsid w:val="00030E6E"/>
    <w:rsid w:val="0003277D"/>
    <w:rsid w:val="00034142"/>
    <w:rsid w:val="00035355"/>
    <w:rsid w:val="00035446"/>
    <w:rsid w:val="000364D8"/>
    <w:rsid w:val="00040BE9"/>
    <w:rsid w:val="0004148F"/>
    <w:rsid w:val="00041AC9"/>
    <w:rsid w:val="000430C1"/>
    <w:rsid w:val="000450A4"/>
    <w:rsid w:val="0005244C"/>
    <w:rsid w:val="00054272"/>
    <w:rsid w:val="00054EB9"/>
    <w:rsid w:val="00056620"/>
    <w:rsid w:val="00057785"/>
    <w:rsid w:val="000620EB"/>
    <w:rsid w:val="000623C2"/>
    <w:rsid w:val="000649F9"/>
    <w:rsid w:val="0006599D"/>
    <w:rsid w:val="00067627"/>
    <w:rsid w:val="000708A2"/>
    <w:rsid w:val="00072D98"/>
    <w:rsid w:val="00073D2B"/>
    <w:rsid w:val="000779DD"/>
    <w:rsid w:val="00080536"/>
    <w:rsid w:val="0008451F"/>
    <w:rsid w:val="00086F9B"/>
    <w:rsid w:val="00090861"/>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B7526"/>
    <w:rsid w:val="000C0C3F"/>
    <w:rsid w:val="000C204A"/>
    <w:rsid w:val="000C27FC"/>
    <w:rsid w:val="000C360C"/>
    <w:rsid w:val="000C77C4"/>
    <w:rsid w:val="000C7A65"/>
    <w:rsid w:val="000D1C3E"/>
    <w:rsid w:val="000D2EC3"/>
    <w:rsid w:val="000D367E"/>
    <w:rsid w:val="000D5286"/>
    <w:rsid w:val="000E5136"/>
    <w:rsid w:val="000E5441"/>
    <w:rsid w:val="000F17DE"/>
    <w:rsid w:val="000F291B"/>
    <w:rsid w:val="000F3BBF"/>
    <w:rsid w:val="000F4E59"/>
    <w:rsid w:val="0010429F"/>
    <w:rsid w:val="00104841"/>
    <w:rsid w:val="001067B5"/>
    <w:rsid w:val="00111662"/>
    <w:rsid w:val="0011402A"/>
    <w:rsid w:val="00114338"/>
    <w:rsid w:val="00114A32"/>
    <w:rsid w:val="00120A89"/>
    <w:rsid w:val="00122BA2"/>
    <w:rsid w:val="0012332C"/>
    <w:rsid w:val="00124ACD"/>
    <w:rsid w:val="00124B23"/>
    <w:rsid w:val="00125AAB"/>
    <w:rsid w:val="001273CA"/>
    <w:rsid w:val="00130500"/>
    <w:rsid w:val="0013123A"/>
    <w:rsid w:val="00132BF8"/>
    <w:rsid w:val="0013364C"/>
    <w:rsid w:val="00133D8D"/>
    <w:rsid w:val="001355CE"/>
    <w:rsid w:val="00135A7B"/>
    <w:rsid w:val="001400CF"/>
    <w:rsid w:val="00140EF5"/>
    <w:rsid w:val="0014127E"/>
    <w:rsid w:val="0014405E"/>
    <w:rsid w:val="001441D7"/>
    <w:rsid w:val="00144342"/>
    <w:rsid w:val="00145A22"/>
    <w:rsid w:val="00146DA4"/>
    <w:rsid w:val="001519A7"/>
    <w:rsid w:val="00151E2B"/>
    <w:rsid w:val="001533B2"/>
    <w:rsid w:val="00155707"/>
    <w:rsid w:val="001649A2"/>
    <w:rsid w:val="00164F8E"/>
    <w:rsid w:val="00165B44"/>
    <w:rsid w:val="00165F60"/>
    <w:rsid w:val="001745E4"/>
    <w:rsid w:val="001852DF"/>
    <w:rsid w:val="001854F2"/>
    <w:rsid w:val="00186A40"/>
    <w:rsid w:val="001876A2"/>
    <w:rsid w:val="00190273"/>
    <w:rsid w:val="0019251D"/>
    <w:rsid w:val="0019266F"/>
    <w:rsid w:val="001947E4"/>
    <w:rsid w:val="00195F3F"/>
    <w:rsid w:val="001A3DBA"/>
    <w:rsid w:val="001A4546"/>
    <w:rsid w:val="001A4E8D"/>
    <w:rsid w:val="001A5C98"/>
    <w:rsid w:val="001A765B"/>
    <w:rsid w:val="001A7767"/>
    <w:rsid w:val="001B1262"/>
    <w:rsid w:val="001B379C"/>
    <w:rsid w:val="001B6FE8"/>
    <w:rsid w:val="001B79CC"/>
    <w:rsid w:val="001B7F41"/>
    <w:rsid w:val="001C060E"/>
    <w:rsid w:val="001C0753"/>
    <w:rsid w:val="001C7779"/>
    <w:rsid w:val="001C795F"/>
    <w:rsid w:val="001D2BB8"/>
    <w:rsid w:val="001D30C5"/>
    <w:rsid w:val="001D49CE"/>
    <w:rsid w:val="001D698B"/>
    <w:rsid w:val="001D7F23"/>
    <w:rsid w:val="001E14C5"/>
    <w:rsid w:val="001E1698"/>
    <w:rsid w:val="001E2A34"/>
    <w:rsid w:val="001E3714"/>
    <w:rsid w:val="001E6E2C"/>
    <w:rsid w:val="001F00E4"/>
    <w:rsid w:val="001F691C"/>
    <w:rsid w:val="001F74E2"/>
    <w:rsid w:val="001F7885"/>
    <w:rsid w:val="001F7A15"/>
    <w:rsid w:val="00201E29"/>
    <w:rsid w:val="0020267B"/>
    <w:rsid w:val="00202B44"/>
    <w:rsid w:val="002030ED"/>
    <w:rsid w:val="0020347B"/>
    <w:rsid w:val="00204A71"/>
    <w:rsid w:val="00204EFD"/>
    <w:rsid w:val="00206B3E"/>
    <w:rsid w:val="00206E13"/>
    <w:rsid w:val="00207648"/>
    <w:rsid w:val="00210107"/>
    <w:rsid w:val="00212F08"/>
    <w:rsid w:val="002166E5"/>
    <w:rsid w:val="00216E04"/>
    <w:rsid w:val="00217006"/>
    <w:rsid w:val="00217673"/>
    <w:rsid w:val="00217ACE"/>
    <w:rsid w:val="00217EC0"/>
    <w:rsid w:val="00220477"/>
    <w:rsid w:val="0022256C"/>
    <w:rsid w:val="00222B62"/>
    <w:rsid w:val="00223342"/>
    <w:rsid w:val="002241C3"/>
    <w:rsid w:val="00225222"/>
    <w:rsid w:val="00230DC2"/>
    <w:rsid w:val="00231EFC"/>
    <w:rsid w:val="00232100"/>
    <w:rsid w:val="0023467B"/>
    <w:rsid w:val="00235097"/>
    <w:rsid w:val="00235B89"/>
    <w:rsid w:val="00235DB1"/>
    <w:rsid w:val="002377CB"/>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773F6"/>
    <w:rsid w:val="00281D10"/>
    <w:rsid w:val="00282319"/>
    <w:rsid w:val="0028297E"/>
    <w:rsid w:val="00283122"/>
    <w:rsid w:val="00285119"/>
    <w:rsid w:val="00285431"/>
    <w:rsid w:val="002860E9"/>
    <w:rsid w:val="002931D8"/>
    <w:rsid w:val="002A21AE"/>
    <w:rsid w:val="002A2B63"/>
    <w:rsid w:val="002A353E"/>
    <w:rsid w:val="002A3B7A"/>
    <w:rsid w:val="002A431A"/>
    <w:rsid w:val="002A5519"/>
    <w:rsid w:val="002A5F0E"/>
    <w:rsid w:val="002A63EB"/>
    <w:rsid w:val="002A643C"/>
    <w:rsid w:val="002B102D"/>
    <w:rsid w:val="002B536A"/>
    <w:rsid w:val="002B7144"/>
    <w:rsid w:val="002C1A4D"/>
    <w:rsid w:val="002C4D6B"/>
    <w:rsid w:val="002C7132"/>
    <w:rsid w:val="002D2A50"/>
    <w:rsid w:val="002D3BB1"/>
    <w:rsid w:val="002D5956"/>
    <w:rsid w:val="002D61CF"/>
    <w:rsid w:val="002E0489"/>
    <w:rsid w:val="002E1C6E"/>
    <w:rsid w:val="002E56EF"/>
    <w:rsid w:val="002E580E"/>
    <w:rsid w:val="002E732A"/>
    <w:rsid w:val="002F0D48"/>
    <w:rsid w:val="002F15B1"/>
    <w:rsid w:val="002F5487"/>
    <w:rsid w:val="002F6173"/>
    <w:rsid w:val="002F755C"/>
    <w:rsid w:val="002F7DF3"/>
    <w:rsid w:val="0030108A"/>
    <w:rsid w:val="003028F2"/>
    <w:rsid w:val="00306E92"/>
    <w:rsid w:val="00310767"/>
    <w:rsid w:val="003112A5"/>
    <w:rsid w:val="0031151B"/>
    <w:rsid w:val="00311E69"/>
    <w:rsid w:val="00312360"/>
    <w:rsid w:val="00313FF3"/>
    <w:rsid w:val="003149E6"/>
    <w:rsid w:val="003152ED"/>
    <w:rsid w:val="00315CE4"/>
    <w:rsid w:val="00321C95"/>
    <w:rsid w:val="003228C1"/>
    <w:rsid w:val="00326668"/>
    <w:rsid w:val="00326A3B"/>
    <w:rsid w:val="00326D7A"/>
    <w:rsid w:val="0033091F"/>
    <w:rsid w:val="00332E0F"/>
    <w:rsid w:val="00334235"/>
    <w:rsid w:val="00335425"/>
    <w:rsid w:val="00335E16"/>
    <w:rsid w:val="00335FEC"/>
    <w:rsid w:val="0033662C"/>
    <w:rsid w:val="00337235"/>
    <w:rsid w:val="00337927"/>
    <w:rsid w:val="00337FA7"/>
    <w:rsid w:val="00340FC0"/>
    <w:rsid w:val="003419DB"/>
    <w:rsid w:val="0034363E"/>
    <w:rsid w:val="0034691D"/>
    <w:rsid w:val="00357022"/>
    <w:rsid w:val="00362FA5"/>
    <w:rsid w:val="003708AB"/>
    <w:rsid w:val="00372317"/>
    <w:rsid w:val="003724BA"/>
    <w:rsid w:val="0037287A"/>
    <w:rsid w:val="003764E6"/>
    <w:rsid w:val="00376A99"/>
    <w:rsid w:val="00381130"/>
    <w:rsid w:val="003829AB"/>
    <w:rsid w:val="00383C10"/>
    <w:rsid w:val="003846B8"/>
    <w:rsid w:val="00385896"/>
    <w:rsid w:val="003866D1"/>
    <w:rsid w:val="00387D4B"/>
    <w:rsid w:val="00387F06"/>
    <w:rsid w:val="00391C31"/>
    <w:rsid w:val="00392F7E"/>
    <w:rsid w:val="00393DAD"/>
    <w:rsid w:val="00394680"/>
    <w:rsid w:val="00396227"/>
    <w:rsid w:val="003A053F"/>
    <w:rsid w:val="003A17D7"/>
    <w:rsid w:val="003A4D50"/>
    <w:rsid w:val="003A5038"/>
    <w:rsid w:val="003A53E4"/>
    <w:rsid w:val="003A6855"/>
    <w:rsid w:val="003B1363"/>
    <w:rsid w:val="003B14B5"/>
    <w:rsid w:val="003B1E3E"/>
    <w:rsid w:val="003B3BF2"/>
    <w:rsid w:val="003B44A9"/>
    <w:rsid w:val="003B48A4"/>
    <w:rsid w:val="003B4AEB"/>
    <w:rsid w:val="003B779D"/>
    <w:rsid w:val="003C16DA"/>
    <w:rsid w:val="003C1AC3"/>
    <w:rsid w:val="003C1D7D"/>
    <w:rsid w:val="003C2300"/>
    <w:rsid w:val="003C391C"/>
    <w:rsid w:val="003C4588"/>
    <w:rsid w:val="003C465B"/>
    <w:rsid w:val="003C5FE1"/>
    <w:rsid w:val="003C6779"/>
    <w:rsid w:val="003D10A3"/>
    <w:rsid w:val="003D1D1F"/>
    <w:rsid w:val="003D4CAC"/>
    <w:rsid w:val="003D6191"/>
    <w:rsid w:val="003D7B38"/>
    <w:rsid w:val="003E0A9B"/>
    <w:rsid w:val="003E0D52"/>
    <w:rsid w:val="003E154B"/>
    <w:rsid w:val="003E1E57"/>
    <w:rsid w:val="003E2204"/>
    <w:rsid w:val="003E3B73"/>
    <w:rsid w:val="003E3F37"/>
    <w:rsid w:val="003E4406"/>
    <w:rsid w:val="003E4A90"/>
    <w:rsid w:val="003E5B40"/>
    <w:rsid w:val="003E5F9B"/>
    <w:rsid w:val="003F17E8"/>
    <w:rsid w:val="003F46A6"/>
    <w:rsid w:val="003F60F0"/>
    <w:rsid w:val="00400B09"/>
    <w:rsid w:val="004018D6"/>
    <w:rsid w:val="00402D5F"/>
    <w:rsid w:val="00403C9B"/>
    <w:rsid w:val="00406FAE"/>
    <w:rsid w:val="00407BEB"/>
    <w:rsid w:val="00407DA2"/>
    <w:rsid w:val="00410D36"/>
    <w:rsid w:val="00412EAE"/>
    <w:rsid w:val="00413347"/>
    <w:rsid w:val="00416710"/>
    <w:rsid w:val="00420BB2"/>
    <w:rsid w:val="004226CF"/>
    <w:rsid w:val="00423053"/>
    <w:rsid w:val="0042471F"/>
    <w:rsid w:val="00424944"/>
    <w:rsid w:val="00430540"/>
    <w:rsid w:val="004352B2"/>
    <w:rsid w:val="00435819"/>
    <w:rsid w:val="00435A41"/>
    <w:rsid w:val="00436693"/>
    <w:rsid w:val="0043691B"/>
    <w:rsid w:val="0044082C"/>
    <w:rsid w:val="004419A9"/>
    <w:rsid w:val="00441DAB"/>
    <w:rsid w:val="00442156"/>
    <w:rsid w:val="00443F5B"/>
    <w:rsid w:val="00444757"/>
    <w:rsid w:val="00446076"/>
    <w:rsid w:val="004506DD"/>
    <w:rsid w:val="00450849"/>
    <w:rsid w:val="00453ADE"/>
    <w:rsid w:val="00454CE6"/>
    <w:rsid w:val="00454D25"/>
    <w:rsid w:val="00460871"/>
    <w:rsid w:val="00464BFD"/>
    <w:rsid w:val="00466A70"/>
    <w:rsid w:val="00467DBD"/>
    <w:rsid w:val="00470D2A"/>
    <w:rsid w:val="00474149"/>
    <w:rsid w:val="00474BA9"/>
    <w:rsid w:val="00475AD7"/>
    <w:rsid w:val="00477C67"/>
    <w:rsid w:val="0048097A"/>
    <w:rsid w:val="00482FAD"/>
    <w:rsid w:val="00484730"/>
    <w:rsid w:val="00493F2B"/>
    <w:rsid w:val="0049514F"/>
    <w:rsid w:val="004A2347"/>
    <w:rsid w:val="004A2E9C"/>
    <w:rsid w:val="004A3113"/>
    <w:rsid w:val="004A3DD9"/>
    <w:rsid w:val="004A62B6"/>
    <w:rsid w:val="004B06B9"/>
    <w:rsid w:val="004B2CEF"/>
    <w:rsid w:val="004B2D32"/>
    <w:rsid w:val="004B4059"/>
    <w:rsid w:val="004B4CAF"/>
    <w:rsid w:val="004B5646"/>
    <w:rsid w:val="004B72D2"/>
    <w:rsid w:val="004C117D"/>
    <w:rsid w:val="004C4110"/>
    <w:rsid w:val="004C5CE1"/>
    <w:rsid w:val="004D03BE"/>
    <w:rsid w:val="004D21A7"/>
    <w:rsid w:val="004D5488"/>
    <w:rsid w:val="004D7482"/>
    <w:rsid w:val="004E050D"/>
    <w:rsid w:val="004E4526"/>
    <w:rsid w:val="004E52E0"/>
    <w:rsid w:val="004E6601"/>
    <w:rsid w:val="004E6BC6"/>
    <w:rsid w:val="004F1ED0"/>
    <w:rsid w:val="004F3C3C"/>
    <w:rsid w:val="004F46FD"/>
    <w:rsid w:val="004F51D1"/>
    <w:rsid w:val="004F5816"/>
    <w:rsid w:val="004F5904"/>
    <w:rsid w:val="00501AA4"/>
    <w:rsid w:val="0050300B"/>
    <w:rsid w:val="00513DC4"/>
    <w:rsid w:val="00514C5D"/>
    <w:rsid w:val="00516DDF"/>
    <w:rsid w:val="005226A9"/>
    <w:rsid w:val="00524120"/>
    <w:rsid w:val="005243F7"/>
    <w:rsid w:val="005278AD"/>
    <w:rsid w:val="00527FA0"/>
    <w:rsid w:val="005311A3"/>
    <w:rsid w:val="005315C2"/>
    <w:rsid w:val="00533740"/>
    <w:rsid w:val="00533951"/>
    <w:rsid w:val="00536DE3"/>
    <w:rsid w:val="00537E9C"/>
    <w:rsid w:val="00545E3E"/>
    <w:rsid w:val="00546547"/>
    <w:rsid w:val="00547A34"/>
    <w:rsid w:val="00550753"/>
    <w:rsid w:val="0056536F"/>
    <w:rsid w:val="00566C28"/>
    <w:rsid w:val="0056706E"/>
    <w:rsid w:val="00572C06"/>
    <w:rsid w:val="005732E7"/>
    <w:rsid w:val="00573EC0"/>
    <w:rsid w:val="00575A54"/>
    <w:rsid w:val="00576F3A"/>
    <w:rsid w:val="005772E5"/>
    <w:rsid w:val="005806F9"/>
    <w:rsid w:val="00580749"/>
    <w:rsid w:val="00580A97"/>
    <w:rsid w:val="00581428"/>
    <w:rsid w:val="00581846"/>
    <w:rsid w:val="00584A83"/>
    <w:rsid w:val="005858BC"/>
    <w:rsid w:val="00585E29"/>
    <w:rsid w:val="005879C2"/>
    <w:rsid w:val="005912DF"/>
    <w:rsid w:val="0059222C"/>
    <w:rsid w:val="00593D9D"/>
    <w:rsid w:val="005A09DF"/>
    <w:rsid w:val="005A1F4D"/>
    <w:rsid w:val="005A236B"/>
    <w:rsid w:val="005A7D1B"/>
    <w:rsid w:val="005B03CA"/>
    <w:rsid w:val="005B104E"/>
    <w:rsid w:val="005B1CCC"/>
    <w:rsid w:val="005B2918"/>
    <w:rsid w:val="005B2C39"/>
    <w:rsid w:val="005B2CFC"/>
    <w:rsid w:val="005B2E75"/>
    <w:rsid w:val="005B39CA"/>
    <w:rsid w:val="005B3A38"/>
    <w:rsid w:val="005B642D"/>
    <w:rsid w:val="005C33F7"/>
    <w:rsid w:val="005C41B2"/>
    <w:rsid w:val="005C4730"/>
    <w:rsid w:val="005C6587"/>
    <w:rsid w:val="005C6837"/>
    <w:rsid w:val="005D1656"/>
    <w:rsid w:val="005D254E"/>
    <w:rsid w:val="005E0C21"/>
    <w:rsid w:val="005E1ED4"/>
    <w:rsid w:val="005E24E1"/>
    <w:rsid w:val="005E4209"/>
    <w:rsid w:val="005E45ED"/>
    <w:rsid w:val="005E51C1"/>
    <w:rsid w:val="005F2BCB"/>
    <w:rsid w:val="005F580B"/>
    <w:rsid w:val="00600801"/>
    <w:rsid w:val="006013A3"/>
    <w:rsid w:val="00601AB4"/>
    <w:rsid w:val="0060352E"/>
    <w:rsid w:val="006064CF"/>
    <w:rsid w:val="00606D7B"/>
    <w:rsid w:val="006126A8"/>
    <w:rsid w:val="00612D45"/>
    <w:rsid w:val="0061723E"/>
    <w:rsid w:val="00621641"/>
    <w:rsid w:val="00633191"/>
    <w:rsid w:val="00633E29"/>
    <w:rsid w:val="006345A8"/>
    <w:rsid w:val="00637818"/>
    <w:rsid w:val="006400A0"/>
    <w:rsid w:val="00640649"/>
    <w:rsid w:val="00643BC8"/>
    <w:rsid w:val="0064545A"/>
    <w:rsid w:val="006466B1"/>
    <w:rsid w:val="00647622"/>
    <w:rsid w:val="00652117"/>
    <w:rsid w:val="00652A44"/>
    <w:rsid w:val="00653CB6"/>
    <w:rsid w:val="00653D0A"/>
    <w:rsid w:val="00653FFF"/>
    <w:rsid w:val="00660613"/>
    <w:rsid w:val="00661602"/>
    <w:rsid w:val="00661C24"/>
    <w:rsid w:val="00662815"/>
    <w:rsid w:val="00674277"/>
    <w:rsid w:val="0067536D"/>
    <w:rsid w:val="00676AE0"/>
    <w:rsid w:val="00681C9D"/>
    <w:rsid w:val="00681EB5"/>
    <w:rsid w:val="00687C03"/>
    <w:rsid w:val="0069034D"/>
    <w:rsid w:val="006911E3"/>
    <w:rsid w:val="0069197A"/>
    <w:rsid w:val="00692231"/>
    <w:rsid w:val="006947F8"/>
    <w:rsid w:val="0069558E"/>
    <w:rsid w:val="006957DF"/>
    <w:rsid w:val="006957E4"/>
    <w:rsid w:val="006A10F4"/>
    <w:rsid w:val="006A1EA1"/>
    <w:rsid w:val="006A2900"/>
    <w:rsid w:val="006A2B8A"/>
    <w:rsid w:val="006A4AAA"/>
    <w:rsid w:val="006A56A5"/>
    <w:rsid w:val="006A56CB"/>
    <w:rsid w:val="006B088E"/>
    <w:rsid w:val="006B1648"/>
    <w:rsid w:val="006B3809"/>
    <w:rsid w:val="006B3A4C"/>
    <w:rsid w:val="006B4C9D"/>
    <w:rsid w:val="006B51E9"/>
    <w:rsid w:val="006B64B8"/>
    <w:rsid w:val="006B7688"/>
    <w:rsid w:val="006C0233"/>
    <w:rsid w:val="006C18F5"/>
    <w:rsid w:val="006C2C08"/>
    <w:rsid w:val="006C47ED"/>
    <w:rsid w:val="006C4AEF"/>
    <w:rsid w:val="006C674B"/>
    <w:rsid w:val="006C6A6E"/>
    <w:rsid w:val="006D1583"/>
    <w:rsid w:val="006D3442"/>
    <w:rsid w:val="006D5A39"/>
    <w:rsid w:val="006D66AB"/>
    <w:rsid w:val="006D67D6"/>
    <w:rsid w:val="006E2CD1"/>
    <w:rsid w:val="006E3881"/>
    <w:rsid w:val="006E589A"/>
    <w:rsid w:val="006F0D83"/>
    <w:rsid w:val="006F1F7C"/>
    <w:rsid w:val="006F2111"/>
    <w:rsid w:val="006F31E7"/>
    <w:rsid w:val="006F32BA"/>
    <w:rsid w:val="006F6719"/>
    <w:rsid w:val="006F6A6E"/>
    <w:rsid w:val="006F6C91"/>
    <w:rsid w:val="007009C4"/>
    <w:rsid w:val="00700AA2"/>
    <w:rsid w:val="00703E7E"/>
    <w:rsid w:val="0070403F"/>
    <w:rsid w:val="007044CD"/>
    <w:rsid w:val="00704607"/>
    <w:rsid w:val="00705641"/>
    <w:rsid w:val="007075E0"/>
    <w:rsid w:val="0070765F"/>
    <w:rsid w:val="00712822"/>
    <w:rsid w:val="00715BC5"/>
    <w:rsid w:val="00716B4E"/>
    <w:rsid w:val="00716C63"/>
    <w:rsid w:val="00717190"/>
    <w:rsid w:val="007206A0"/>
    <w:rsid w:val="00721E57"/>
    <w:rsid w:val="007238A8"/>
    <w:rsid w:val="00723CFB"/>
    <w:rsid w:val="00733878"/>
    <w:rsid w:val="00735C76"/>
    <w:rsid w:val="00735D09"/>
    <w:rsid w:val="00737B85"/>
    <w:rsid w:val="007400F2"/>
    <w:rsid w:val="007411B9"/>
    <w:rsid w:val="00741837"/>
    <w:rsid w:val="00743604"/>
    <w:rsid w:val="0074513C"/>
    <w:rsid w:val="00755395"/>
    <w:rsid w:val="00756B38"/>
    <w:rsid w:val="0075712F"/>
    <w:rsid w:val="00757CD6"/>
    <w:rsid w:val="00762168"/>
    <w:rsid w:val="00762BE5"/>
    <w:rsid w:val="00767C44"/>
    <w:rsid w:val="00770E52"/>
    <w:rsid w:val="00776B9C"/>
    <w:rsid w:val="00780DA1"/>
    <w:rsid w:val="00782557"/>
    <w:rsid w:val="00785010"/>
    <w:rsid w:val="00787B55"/>
    <w:rsid w:val="00787E10"/>
    <w:rsid w:val="00791B0C"/>
    <w:rsid w:val="00791F8C"/>
    <w:rsid w:val="007924C9"/>
    <w:rsid w:val="00794214"/>
    <w:rsid w:val="0079498D"/>
    <w:rsid w:val="0079536C"/>
    <w:rsid w:val="007A269E"/>
    <w:rsid w:val="007A29E7"/>
    <w:rsid w:val="007A37B0"/>
    <w:rsid w:val="007A4B6A"/>
    <w:rsid w:val="007A4ECB"/>
    <w:rsid w:val="007A747E"/>
    <w:rsid w:val="007A7569"/>
    <w:rsid w:val="007B1DFD"/>
    <w:rsid w:val="007B68F5"/>
    <w:rsid w:val="007C26A9"/>
    <w:rsid w:val="007C47E3"/>
    <w:rsid w:val="007C498C"/>
    <w:rsid w:val="007D0511"/>
    <w:rsid w:val="007D06F3"/>
    <w:rsid w:val="007D588C"/>
    <w:rsid w:val="007E2268"/>
    <w:rsid w:val="007E59EE"/>
    <w:rsid w:val="007E5BA5"/>
    <w:rsid w:val="007E5F33"/>
    <w:rsid w:val="007E61D3"/>
    <w:rsid w:val="007E7DED"/>
    <w:rsid w:val="007F0C2D"/>
    <w:rsid w:val="007F1EFD"/>
    <w:rsid w:val="007F4097"/>
    <w:rsid w:val="007F5340"/>
    <w:rsid w:val="007F636E"/>
    <w:rsid w:val="007F6ED4"/>
    <w:rsid w:val="007F74C5"/>
    <w:rsid w:val="00801E34"/>
    <w:rsid w:val="00804922"/>
    <w:rsid w:val="00805813"/>
    <w:rsid w:val="00807121"/>
    <w:rsid w:val="00807A9A"/>
    <w:rsid w:val="008146B1"/>
    <w:rsid w:val="00814C52"/>
    <w:rsid w:val="00816254"/>
    <w:rsid w:val="00820A74"/>
    <w:rsid w:val="00821164"/>
    <w:rsid w:val="00821543"/>
    <w:rsid w:val="00821F8D"/>
    <w:rsid w:val="008230F4"/>
    <w:rsid w:val="00824F07"/>
    <w:rsid w:val="00825CA8"/>
    <w:rsid w:val="00827926"/>
    <w:rsid w:val="00827C70"/>
    <w:rsid w:val="00830048"/>
    <w:rsid w:val="00832AF4"/>
    <w:rsid w:val="008332CC"/>
    <w:rsid w:val="00833AEA"/>
    <w:rsid w:val="00834947"/>
    <w:rsid w:val="008369BD"/>
    <w:rsid w:val="00836C96"/>
    <w:rsid w:val="0083702D"/>
    <w:rsid w:val="00843A02"/>
    <w:rsid w:val="008476F0"/>
    <w:rsid w:val="00847D5E"/>
    <w:rsid w:val="008509FF"/>
    <w:rsid w:val="00850A48"/>
    <w:rsid w:val="0085193C"/>
    <w:rsid w:val="00851BBB"/>
    <w:rsid w:val="00852741"/>
    <w:rsid w:val="0085506D"/>
    <w:rsid w:val="00857BBF"/>
    <w:rsid w:val="00861910"/>
    <w:rsid w:val="008627A4"/>
    <w:rsid w:val="008631B1"/>
    <w:rsid w:val="00864427"/>
    <w:rsid w:val="008662AB"/>
    <w:rsid w:val="008667A6"/>
    <w:rsid w:val="008668EB"/>
    <w:rsid w:val="00866F46"/>
    <w:rsid w:val="008675E8"/>
    <w:rsid w:val="0087175D"/>
    <w:rsid w:val="008717AD"/>
    <w:rsid w:val="00872A63"/>
    <w:rsid w:val="00873740"/>
    <w:rsid w:val="00873E5B"/>
    <w:rsid w:val="00874E79"/>
    <w:rsid w:val="008777F1"/>
    <w:rsid w:val="00880AF0"/>
    <w:rsid w:val="00883BA3"/>
    <w:rsid w:val="00884926"/>
    <w:rsid w:val="00894D46"/>
    <w:rsid w:val="008A35E2"/>
    <w:rsid w:val="008A3F0D"/>
    <w:rsid w:val="008A4B35"/>
    <w:rsid w:val="008A60A8"/>
    <w:rsid w:val="008A6658"/>
    <w:rsid w:val="008A6ADD"/>
    <w:rsid w:val="008A6B78"/>
    <w:rsid w:val="008A7CD1"/>
    <w:rsid w:val="008B252B"/>
    <w:rsid w:val="008C029D"/>
    <w:rsid w:val="008C260B"/>
    <w:rsid w:val="008C31BF"/>
    <w:rsid w:val="008C31FE"/>
    <w:rsid w:val="008C49B3"/>
    <w:rsid w:val="008C4A8D"/>
    <w:rsid w:val="008D0B7B"/>
    <w:rsid w:val="008D5C15"/>
    <w:rsid w:val="008E0391"/>
    <w:rsid w:val="008E058B"/>
    <w:rsid w:val="008E19F9"/>
    <w:rsid w:val="008E1F9C"/>
    <w:rsid w:val="008E4CBB"/>
    <w:rsid w:val="008E5BFC"/>
    <w:rsid w:val="008E6872"/>
    <w:rsid w:val="008F7CBE"/>
    <w:rsid w:val="00902C36"/>
    <w:rsid w:val="00910E78"/>
    <w:rsid w:val="00914EAC"/>
    <w:rsid w:val="009161A8"/>
    <w:rsid w:val="00921124"/>
    <w:rsid w:val="00921733"/>
    <w:rsid w:val="00922A8A"/>
    <w:rsid w:val="00923B12"/>
    <w:rsid w:val="009246D8"/>
    <w:rsid w:val="00924767"/>
    <w:rsid w:val="00925811"/>
    <w:rsid w:val="00926276"/>
    <w:rsid w:val="009272C0"/>
    <w:rsid w:val="00933222"/>
    <w:rsid w:val="00933828"/>
    <w:rsid w:val="00933C66"/>
    <w:rsid w:val="00934B4F"/>
    <w:rsid w:val="00936AC4"/>
    <w:rsid w:val="00944BB8"/>
    <w:rsid w:val="00944F22"/>
    <w:rsid w:val="0094620F"/>
    <w:rsid w:val="00946BED"/>
    <w:rsid w:val="00950E38"/>
    <w:rsid w:val="00950FAD"/>
    <w:rsid w:val="00952503"/>
    <w:rsid w:val="00955941"/>
    <w:rsid w:val="00956C5E"/>
    <w:rsid w:val="00956D87"/>
    <w:rsid w:val="00957C8D"/>
    <w:rsid w:val="00960328"/>
    <w:rsid w:val="00962CCB"/>
    <w:rsid w:val="00967414"/>
    <w:rsid w:val="00967BF6"/>
    <w:rsid w:val="009706C3"/>
    <w:rsid w:val="009733CB"/>
    <w:rsid w:val="00974873"/>
    <w:rsid w:val="009749F4"/>
    <w:rsid w:val="00975077"/>
    <w:rsid w:val="009761D9"/>
    <w:rsid w:val="00980F72"/>
    <w:rsid w:val="00982479"/>
    <w:rsid w:val="00982BD6"/>
    <w:rsid w:val="00983851"/>
    <w:rsid w:val="009851C8"/>
    <w:rsid w:val="00985ECB"/>
    <w:rsid w:val="00987112"/>
    <w:rsid w:val="00990FDD"/>
    <w:rsid w:val="00991C82"/>
    <w:rsid w:val="00991EDF"/>
    <w:rsid w:val="00992DE5"/>
    <w:rsid w:val="00994388"/>
    <w:rsid w:val="00994DAA"/>
    <w:rsid w:val="009963F3"/>
    <w:rsid w:val="009970AF"/>
    <w:rsid w:val="009A17D3"/>
    <w:rsid w:val="009A2AE4"/>
    <w:rsid w:val="009A47CE"/>
    <w:rsid w:val="009A4A8D"/>
    <w:rsid w:val="009A4F0C"/>
    <w:rsid w:val="009A683A"/>
    <w:rsid w:val="009A7F1B"/>
    <w:rsid w:val="009B21A7"/>
    <w:rsid w:val="009B2789"/>
    <w:rsid w:val="009B2F6E"/>
    <w:rsid w:val="009B3D2A"/>
    <w:rsid w:val="009B5111"/>
    <w:rsid w:val="009B7124"/>
    <w:rsid w:val="009B76D6"/>
    <w:rsid w:val="009C051C"/>
    <w:rsid w:val="009C1273"/>
    <w:rsid w:val="009C2561"/>
    <w:rsid w:val="009C2B3A"/>
    <w:rsid w:val="009C36AB"/>
    <w:rsid w:val="009C4457"/>
    <w:rsid w:val="009C4F4B"/>
    <w:rsid w:val="009C534A"/>
    <w:rsid w:val="009C66F4"/>
    <w:rsid w:val="009C71FE"/>
    <w:rsid w:val="009D1E94"/>
    <w:rsid w:val="009D55BE"/>
    <w:rsid w:val="009D5877"/>
    <w:rsid w:val="009D5AD8"/>
    <w:rsid w:val="009D71E7"/>
    <w:rsid w:val="009E1D58"/>
    <w:rsid w:val="009E2538"/>
    <w:rsid w:val="009E399E"/>
    <w:rsid w:val="009E3ACF"/>
    <w:rsid w:val="009E4D67"/>
    <w:rsid w:val="009F1E6F"/>
    <w:rsid w:val="009F4AF0"/>
    <w:rsid w:val="00A00F0B"/>
    <w:rsid w:val="00A10608"/>
    <w:rsid w:val="00A10CB3"/>
    <w:rsid w:val="00A10FE9"/>
    <w:rsid w:val="00A1231D"/>
    <w:rsid w:val="00A12662"/>
    <w:rsid w:val="00A12BDD"/>
    <w:rsid w:val="00A13A07"/>
    <w:rsid w:val="00A14E0B"/>
    <w:rsid w:val="00A14F63"/>
    <w:rsid w:val="00A151F8"/>
    <w:rsid w:val="00A17162"/>
    <w:rsid w:val="00A17FD8"/>
    <w:rsid w:val="00A24C38"/>
    <w:rsid w:val="00A30058"/>
    <w:rsid w:val="00A32206"/>
    <w:rsid w:val="00A32453"/>
    <w:rsid w:val="00A324A9"/>
    <w:rsid w:val="00A326B9"/>
    <w:rsid w:val="00A33856"/>
    <w:rsid w:val="00A33C1D"/>
    <w:rsid w:val="00A34042"/>
    <w:rsid w:val="00A340B4"/>
    <w:rsid w:val="00A342F9"/>
    <w:rsid w:val="00A35AC3"/>
    <w:rsid w:val="00A4031D"/>
    <w:rsid w:val="00A428ED"/>
    <w:rsid w:val="00A44F0D"/>
    <w:rsid w:val="00A456D7"/>
    <w:rsid w:val="00A52F77"/>
    <w:rsid w:val="00A54CC6"/>
    <w:rsid w:val="00A54F6B"/>
    <w:rsid w:val="00A6150F"/>
    <w:rsid w:val="00A644AA"/>
    <w:rsid w:val="00A64D9A"/>
    <w:rsid w:val="00A65649"/>
    <w:rsid w:val="00A70409"/>
    <w:rsid w:val="00A71F27"/>
    <w:rsid w:val="00A7243B"/>
    <w:rsid w:val="00A739B3"/>
    <w:rsid w:val="00A73C5E"/>
    <w:rsid w:val="00A763ED"/>
    <w:rsid w:val="00A824EA"/>
    <w:rsid w:val="00A828B1"/>
    <w:rsid w:val="00A8712B"/>
    <w:rsid w:val="00A95907"/>
    <w:rsid w:val="00A968DB"/>
    <w:rsid w:val="00A97114"/>
    <w:rsid w:val="00A977D9"/>
    <w:rsid w:val="00A97C86"/>
    <w:rsid w:val="00AA1447"/>
    <w:rsid w:val="00AA15DF"/>
    <w:rsid w:val="00AA3227"/>
    <w:rsid w:val="00AA6558"/>
    <w:rsid w:val="00AA7E0A"/>
    <w:rsid w:val="00AB1230"/>
    <w:rsid w:val="00AB19C2"/>
    <w:rsid w:val="00AB20FA"/>
    <w:rsid w:val="00AB4168"/>
    <w:rsid w:val="00AB4BFF"/>
    <w:rsid w:val="00AB5D4B"/>
    <w:rsid w:val="00AC01FA"/>
    <w:rsid w:val="00AC1787"/>
    <w:rsid w:val="00AC2391"/>
    <w:rsid w:val="00AC3622"/>
    <w:rsid w:val="00AC571F"/>
    <w:rsid w:val="00AC638A"/>
    <w:rsid w:val="00AC7A4E"/>
    <w:rsid w:val="00AD1849"/>
    <w:rsid w:val="00AD66B5"/>
    <w:rsid w:val="00AD71BA"/>
    <w:rsid w:val="00AE4C9E"/>
    <w:rsid w:val="00AE4CF8"/>
    <w:rsid w:val="00AE601F"/>
    <w:rsid w:val="00AE755F"/>
    <w:rsid w:val="00AF1835"/>
    <w:rsid w:val="00AF516E"/>
    <w:rsid w:val="00AF6336"/>
    <w:rsid w:val="00AF645D"/>
    <w:rsid w:val="00AF79DC"/>
    <w:rsid w:val="00B05A14"/>
    <w:rsid w:val="00B05E99"/>
    <w:rsid w:val="00B06373"/>
    <w:rsid w:val="00B10908"/>
    <w:rsid w:val="00B1106C"/>
    <w:rsid w:val="00B177F4"/>
    <w:rsid w:val="00B249EF"/>
    <w:rsid w:val="00B263DF"/>
    <w:rsid w:val="00B301F6"/>
    <w:rsid w:val="00B3159E"/>
    <w:rsid w:val="00B317A5"/>
    <w:rsid w:val="00B33A09"/>
    <w:rsid w:val="00B3606F"/>
    <w:rsid w:val="00B36154"/>
    <w:rsid w:val="00B364C0"/>
    <w:rsid w:val="00B4580D"/>
    <w:rsid w:val="00B476FE"/>
    <w:rsid w:val="00B50053"/>
    <w:rsid w:val="00B5421D"/>
    <w:rsid w:val="00B562CF"/>
    <w:rsid w:val="00B60176"/>
    <w:rsid w:val="00B63302"/>
    <w:rsid w:val="00B642F1"/>
    <w:rsid w:val="00B64E8C"/>
    <w:rsid w:val="00B652EB"/>
    <w:rsid w:val="00B67977"/>
    <w:rsid w:val="00B67CD1"/>
    <w:rsid w:val="00B7128F"/>
    <w:rsid w:val="00B73430"/>
    <w:rsid w:val="00B764CE"/>
    <w:rsid w:val="00B77E28"/>
    <w:rsid w:val="00B81942"/>
    <w:rsid w:val="00B821C7"/>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562D"/>
    <w:rsid w:val="00BA658D"/>
    <w:rsid w:val="00BA77E4"/>
    <w:rsid w:val="00BA7A0F"/>
    <w:rsid w:val="00BB1A6A"/>
    <w:rsid w:val="00BB405E"/>
    <w:rsid w:val="00BB417D"/>
    <w:rsid w:val="00BB4E1C"/>
    <w:rsid w:val="00BB665D"/>
    <w:rsid w:val="00BC0A26"/>
    <w:rsid w:val="00BC193C"/>
    <w:rsid w:val="00BC3E27"/>
    <w:rsid w:val="00BC48EE"/>
    <w:rsid w:val="00BC63C7"/>
    <w:rsid w:val="00BD0C3C"/>
    <w:rsid w:val="00BD0D8A"/>
    <w:rsid w:val="00BD1E4C"/>
    <w:rsid w:val="00BD3692"/>
    <w:rsid w:val="00BD4176"/>
    <w:rsid w:val="00BD492D"/>
    <w:rsid w:val="00BE15F6"/>
    <w:rsid w:val="00BE3E60"/>
    <w:rsid w:val="00BE6D28"/>
    <w:rsid w:val="00BE7B07"/>
    <w:rsid w:val="00BF0B7C"/>
    <w:rsid w:val="00BF10DC"/>
    <w:rsid w:val="00BF209D"/>
    <w:rsid w:val="00BF58C9"/>
    <w:rsid w:val="00BF5D88"/>
    <w:rsid w:val="00C00DDA"/>
    <w:rsid w:val="00C00E10"/>
    <w:rsid w:val="00C0120E"/>
    <w:rsid w:val="00C01442"/>
    <w:rsid w:val="00C03797"/>
    <w:rsid w:val="00C03ADD"/>
    <w:rsid w:val="00C1502B"/>
    <w:rsid w:val="00C15C4E"/>
    <w:rsid w:val="00C16679"/>
    <w:rsid w:val="00C1761F"/>
    <w:rsid w:val="00C21567"/>
    <w:rsid w:val="00C21A71"/>
    <w:rsid w:val="00C2223E"/>
    <w:rsid w:val="00C23193"/>
    <w:rsid w:val="00C24646"/>
    <w:rsid w:val="00C26075"/>
    <w:rsid w:val="00C306E4"/>
    <w:rsid w:val="00C311D3"/>
    <w:rsid w:val="00C328F4"/>
    <w:rsid w:val="00C336BA"/>
    <w:rsid w:val="00C33957"/>
    <w:rsid w:val="00C34C11"/>
    <w:rsid w:val="00C35D9E"/>
    <w:rsid w:val="00C45300"/>
    <w:rsid w:val="00C45E58"/>
    <w:rsid w:val="00C470E3"/>
    <w:rsid w:val="00C47278"/>
    <w:rsid w:val="00C50368"/>
    <w:rsid w:val="00C510A1"/>
    <w:rsid w:val="00C517CD"/>
    <w:rsid w:val="00C55EC3"/>
    <w:rsid w:val="00C561CD"/>
    <w:rsid w:val="00C56B4B"/>
    <w:rsid w:val="00C601AC"/>
    <w:rsid w:val="00C6131F"/>
    <w:rsid w:val="00C63441"/>
    <w:rsid w:val="00C64EE9"/>
    <w:rsid w:val="00C655A5"/>
    <w:rsid w:val="00C668DB"/>
    <w:rsid w:val="00C70619"/>
    <w:rsid w:val="00C75FAF"/>
    <w:rsid w:val="00C760A5"/>
    <w:rsid w:val="00C778A6"/>
    <w:rsid w:val="00C801E1"/>
    <w:rsid w:val="00C803CE"/>
    <w:rsid w:val="00C82087"/>
    <w:rsid w:val="00C82D71"/>
    <w:rsid w:val="00C85342"/>
    <w:rsid w:val="00C85849"/>
    <w:rsid w:val="00C86006"/>
    <w:rsid w:val="00C87260"/>
    <w:rsid w:val="00C920D7"/>
    <w:rsid w:val="00C9371D"/>
    <w:rsid w:val="00C93FAE"/>
    <w:rsid w:val="00C954B0"/>
    <w:rsid w:val="00C96396"/>
    <w:rsid w:val="00C97B31"/>
    <w:rsid w:val="00CA0C47"/>
    <w:rsid w:val="00CA3215"/>
    <w:rsid w:val="00CA3B09"/>
    <w:rsid w:val="00CA4CFD"/>
    <w:rsid w:val="00CA573D"/>
    <w:rsid w:val="00CA5B7B"/>
    <w:rsid w:val="00CA5DA9"/>
    <w:rsid w:val="00CB01DF"/>
    <w:rsid w:val="00CB1343"/>
    <w:rsid w:val="00CB1347"/>
    <w:rsid w:val="00CB1563"/>
    <w:rsid w:val="00CB1CA4"/>
    <w:rsid w:val="00CB2564"/>
    <w:rsid w:val="00CB3AAD"/>
    <w:rsid w:val="00CB61F5"/>
    <w:rsid w:val="00CC0687"/>
    <w:rsid w:val="00CC10E3"/>
    <w:rsid w:val="00CC189E"/>
    <w:rsid w:val="00CC3ED2"/>
    <w:rsid w:val="00CC47C3"/>
    <w:rsid w:val="00CC60FA"/>
    <w:rsid w:val="00CC7402"/>
    <w:rsid w:val="00CC7603"/>
    <w:rsid w:val="00CD6C3C"/>
    <w:rsid w:val="00CD6EF5"/>
    <w:rsid w:val="00CD6F68"/>
    <w:rsid w:val="00CE3F13"/>
    <w:rsid w:val="00CE48CA"/>
    <w:rsid w:val="00CE584F"/>
    <w:rsid w:val="00CE6549"/>
    <w:rsid w:val="00CF0B32"/>
    <w:rsid w:val="00CF1987"/>
    <w:rsid w:val="00CF2945"/>
    <w:rsid w:val="00CF4242"/>
    <w:rsid w:val="00CF7664"/>
    <w:rsid w:val="00D021C4"/>
    <w:rsid w:val="00D0229B"/>
    <w:rsid w:val="00D03463"/>
    <w:rsid w:val="00D04681"/>
    <w:rsid w:val="00D06EA1"/>
    <w:rsid w:val="00D06FFB"/>
    <w:rsid w:val="00D10BE7"/>
    <w:rsid w:val="00D10BEA"/>
    <w:rsid w:val="00D139EA"/>
    <w:rsid w:val="00D13FDD"/>
    <w:rsid w:val="00D16D76"/>
    <w:rsid w:val="00D16EC9"/>
    <w:rsid w:val="00D211EB"/>
    <w:rsid w:val="00D22958"/>
    <w:rsid w:val="00D23525"/>
    <w:rsid w:val="00D275E5"/>
    <w:rsid w:val="00D278C9"/>
    <w:rsid w:val="00D30A53"/>
    <w:rsid w:val="00D31162"/>
    <w:rsid w:val="00D32020"/>
    <w:rsid w:val="00D3246E"/>
    <w:rsid w:val="00D33F18"/>
    <w:rsid w:val="00D35FF6"/>
    <w:rsid w:val="00D3778D"/>
    <w:rsid w:val="00D40DBF"/>
    <w:rsid w:val="00D4303D"/>
    <w:rsid w:val="00D435E1"/>
    <w:rsid w:val="00D43A76"/>
    <w:rsid w:val="00D45074"/>
    <w:rsid w:val="00D45662"/>
    <w:rsid w:val="00D45835"/>
    <w:rsid w:val="00D45897"/>
    <w:rsid w:val="00D46225"/>
    <w:rsid w:val="00D465E4"/>
    <w:rsid w:val="00D52ED9"/>
    <w:rsid w:val="00D532AD"/>
    <w:rsid w:val="00D53750"/>
    <w:rsid w:val="00D55996"/>
    <w:rsid w:val="00D66F32"/>
    <w:rsid w:val="00D72862"/>
    <w:rsid w:val="00D728BD"/>
    <w:rsid w:val="00D746D3"/>
    <w:rsid w:val="00D75892"/>
    <w:rsid w:val="00D776E0"/>
    <w:rsid w:val="00D81940"/>
    <w:rsid w:val="00D81C3C"/>
    <w:rsid w:val="00D81EB8"/>
    <w:rsid w:val="00D85015"/>
    <w:rsid w:val="00D851A4"/>
    <w:rsid w:val="00D87ECE"/>
    <w:rsid w:val="00D90130"/>
    <w:rsid w:val="00D90FF7"/>
    <w:rsid w:val="00D91236"/>
    <w:rsid w:val="00D9335E"/>
    <w:rsid w:val="00D93AE3"/>
    <w:rsid w:val="00D95D1B"/>
    <w:rsid w:val="00DA0262"/>
    <w:rsid w:val="00DA05AB"/>
    <w:rsid w:val="00DA25BF"/>
    <w:rsid w:val="00DA522D"/>
    <w:rsid w:val="00DA5A9F"/>
    <w:rsid w:val="00DA6CF8"/>
    <w:rsid w:val="00DA7B6E"/>
    <w:rsid w:val="00DA7C42"/>
    <w:rsid w:val="00DB2662"/>
    <w:rsid w:val="00DB360A"/>
    <w:rsid w:val="00DB364E"/>
    <w:rsid w:val="00DB5D92"/>
    <w:rsid w:val="00DB747D"/>
    <w:rsid w:val="00DC1397"/>
    <w:rsid w:val="00DC2B0A"/>
    <w:rsid w:val="00DC53D1"/>
    <w:rsid w:val="00DC55EC"/>
    <w:rsid w:val="00DC7295"/>
    <w:rsid w:val="00DD013B"/>
    <w:rsid w:val="00DD5935"/>
    <w:rsid w:val="00DD5A5D"/>
    <w:rsid w:val="00DD62E3"/>
    <w:rsid w:val="00DE1E26"/>
    <w:rsid w:val="00DE66B8"/>
    <w:rsid w:val="00DE7287"/>
    <w:rsid w:val="00DE7BDA"/>
    <w:rsid w:val="00DF1CBA"/>
    <w:rsid w:val="00DF33D5"/>
    <w:rsid w:val="00DF5A1A"/>
    <w:rsid w:val="00E00D8F"/>
    <w:rsid w:val="00E04510"/>
    <w:rsid w:val="00E04AE9"/>
    <w:rsid w:val="00E119E2"/>
    <w:rsid w:val="00E22371"/>
    <w:rsid w:val="00E232FC"/>
    <w:rsid w:val="00E24E4F"/>
    <w:rsid w:val="00E27004"/>
    <w:rsid w:val="00E30501"/>
    <w:rsid w:val="00E324A0"/>
    <w:rsid w:val="00E32544"/>
    <w:rsid w:val="00E33C7A"/>
    <w:rsid w:val="00E36051"/>
    <w:rsid w:val="00E36CA1"/>
    <w:rsid w:val="00E375A1"/>
    <w:rsid w:val="00E436DC"/>
    <w:rsid w:val="00E44B3C"/>
    <w:rsid w:val="00E45D47"/>
    <w:rsid w:val="00E50CAD"/>
    <w:rsid w:val="00E53E42"/>
    <w:rsid w:val="00E54302"/>
    <w:rsid w:val="00E54B1E"/>
    <w:rsid w:val="00E55179"/>
    <w:rsid w:val="00E55997"/>
    <w:rsid w:val="00E56592"/>
    <w:rsid w:val="00E602E9"/>
    <w:rsid w:val="00E64CEA"/>
    <w:rsid w:val="00E65A62"/>
    <w:rsid w:val="00E66D64"/>
    <w:rsid w:val="00E72F34"/>
    <w:rsid w:val="00E74390"/>
    <w:rsid w:val="00E76D4E"/>
    <w:rsid w:val="00E77228"/>
    <w:rsid w:val="00E80215"/>
    <w:rsid w:val="00E8074A"/>
    <w:rsid w:val="00E81696"/>
    <w:rsid w:val="00E81EA5"/>
    <w:rsid w:val="00E83CE8"/>
    <w:rsid w:val="00E86AA8"/>
    <w:rsid w:val="00E923FF"/>
    <w:rsid w:val="00E92601"/>
    <w:rsid w:val="00E92868"/>
    <w:rsid w:val="00E93FF2"/>
    <w:rsid w:val="00E943CE"/>
    <w:rsid w:val="00E945A0"/>
    <w:rsid w:val="00E96195"/>
    <w:rsid w:val="00EA26AD"/>
    <w:rsid w:val="00EA46C9"/>
    <w:rsid w:val="00EA644D"/>
    <w:rsid w:val="00EB0BFE"/>
    <w:rsid w:val="00EB1616"/>
    <w:rsid w:val="00EB1FDA"/>
    <w:rsid w:val="00EB5754"/>
    <w:rsid w:val="00EB5C21"/>
    <w:rsid w:val="00EB6636"/>
    <w:rsid w:val="00EC27C9"/>
    <w:rsid w:val="00EC2C95"/>
    <w:rsid w:val="00EC35C2"/>
    <w:rsid w:val="00EC6CD2"/>
    <w:rsid w:val="00EC6DDB"/>
    <w:rsid w:val="00EC7EA6"/>
    <w:rsid w:val="00ED4F10"/>
    <w:rsid w:val="00ED50AC"/>
    <w:rsid w:val="00ED5BCD"/>
    <w:rsid w:val="00ED7FBA"/>
    <w:rsid w:val="00EE2BD8"/>
    <w:rsid w:val="00EE405A"/>
    <w:rsid w:val="00EE5189"/>
    <w:rsid w:val="00EE5519"/>
    <w:rsid w:val="00EF083E"/>
    <w:rsid w:val="00EF40D1"/>
    <w:rsid w:val="00EF60CC"/>
    <w:rsid w:val="00F00513"/>
    <w:rsid w:val="00F01A80"/>
    <w:rsid w:val="00F047B8"/>
    <w:rsid w:val="00F0529C"/>
    <w:rsid w:val="00F055CB"/>
    <w:rsid w:val="00F06EA8"/>
    <w:rsid w:val="00F10AAA"/>
    <w:rsid w:val="00F123F2"/>
    <w:rsid w:val="00F13C60"/>
    <w:rsid w:val="00F1478B"/>
    <w:rsid w:val="00F15AFF"/>
    <w:rsid w:val="00F17BDE"/>
    <w:rsid w:val="00F200C9"/>
    <w:rsid w:val="00F21929"/>
    <w:rsid w:val="00F221AF"/>
    <w:rsid w:val="00F2324C"/>
    <w:rsid w:val="00F26832"/>
    <w:rsid w:val="00F27323"/>
    <w:rsid w:val="00F3017B"/>
    <w:rsid w:val="00F3409B"/>
    <w:rsid w:val="00F34B3E"/>
    <w:rsid w:val="00F34D62"/>
    <w:rsid w:val="00F36502"/>
    <w:rsid w:val="00F41161"/>
    <w:rsid w:val="00F4139B"/>
    <w:rsid w:val="00F41698"/>
    <w:rsid w:val="00F421F7"/>
    <w:rsid w:val="00F45114"/>
    <w:rsid w:val="00F45CC3"/>
    <w:rsid w:val="00F460BE"/>
    <w:rsid w:val="00F479B9"/>
    <w:rsid w:val="00F51177"/>
    <w:rsid w:val="00F527ED"/>
    <w:rsid w:val="00F53522"/>
    <w:rsid w:val="00F539E7"/>
    <w:rsid w:val="00F53B1E"/>
    <w:rsid w:val="00F53C54"/>
    <w:rsid w:val="00F53D77"/>
    <w:rsid w:val="00F542AD"/>
    <w:rsid w:val="00F55D70"/>
    <w:rsid w:val="00F55F81"/>
    <w:rsid w:val="00F56C6B"/>
    <w:rsid w:val="00F61E3C"/>
    <w:rsid w:val="00F61F0C"/>
    <w:rsid w:val="00F62BB4"/>
    <w:rsid w:val="00F62FA9"/>
    <w:rsid w:val="00F66EF8"/>
    <w:rsid w:val="00F72627"/>
    <w:rsid w:val="00F73E52"/>
    <w:rsid w:val="00F73F21"/>
    <w:rsid w:val="00F74C3A"/>
    <w:rsid w:val="00F74D76"/>
    <w:rsid w:val="00F76301"/>
    <w:rsid w:val="00F76E8F"/>
    <w:rsid w:val="00F777D9"/>
    <w:rsid w:val="00F86797"/>
    <w:rsid w:val="00F871E5"/>
    <w:rsid w:val="00F87B7F"/>
    <w:rsid w:val="00F91F15"/>
    <w:rsid w:val="00F9397D"/>
    <w:rsid w:val="00FA26E6"/>
    <w:rsid w:val="00FA4565"/>
    <w:rsid w:val="00FA5B16"/>
    <w:rsid w:val="00FA6B9F"/>
    <w:rsid w:val="00FB3079"/>
    <w:rsid w:val="00FB4B4F"/>
    <w:rsid w:val="00FC07B4"/>
    <w:rsid w:val="00FC6A66"/>
    <w:rsid w:val="00FD13E1"/>
    <w:rsid w:val="00FD20B2"/>
    <w:rsid w:val="00FD290F"/>
    <w:rsid w:val="00FD3296"/>
    <w:rsid w:val="00FE02F4"/>
    <w:rsid w:val="00FE0791"/>
    <w:rsid w:val="00FE36CB"/>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 w:type="paragraph" w:styleId="Literaturverzeichnis">
    <w:name w:val="Bibliography"/>
    <w:basedOn w:val="Standard"/>
    <w:next w:val="Standard"/>
    <w:uiPriority w:val="37"/>
    <w:unhideWhenUsed/>
    <w:rsid w:val="003149E6"/>
  </w:style>
  <w:style w:type="character" w:styleId="Kommentarzeichen">
    <w:name w:val="annotation reference"/>
    <w:basedOn w:val="Absatz-Standardschriftart"/>
    <w:uiPriority w:val="99"/>
    <w:semiHidden/>
    <w:unhideWhenUsed/>
    <w:rsid w:val="00CA5DA9"/>
    <w:rPr>
      <w:sz w:val="16"/>
      <w:szCs w:val="16"/>
    </w:rPr>
  </w:style>
  <w:style w:type="paragraph" w:styleId="Kommentartext">
    <w:name w:val="annotation text"/>
    <w:basedOn w:val="Standard"/>
    <w:link w:val="KommentartextZchn"/>
    <w:uiPriority w:val="99"/>
    <w:unhideWhenUsed/>
    <w:rsid w:val="00CA5DA9"/>
    <w:pPr>
      <w:spacing w:line="240" w:lineRule="auto"/>
    </w:pPr>
    <w:rPr>
      <w:sz w:val="20"/>
      <w:szCs w:val="20"/>
    </w:rPr>
  </w:style>
  <w:style w:type="character" w:customStyle="1" w:styleId="KommentartextZchn">
    <w:name w:val="Kommentartext Zchn"/>
    <w:basedOn w:val="Absatz-Standardschriftart"/>
    <w:link w:val="Kommentartext"/>
    <w:uiPriority w:val="99"/>
    <w:rsid w:val="00CA5DA9"/>
    <w:rPr>
      <w:sz w:val="20"/>
      <w:szCs w:val="20"/>
    </w:rPr>
  </w:style>
  <w:style w:type="paragraph" w:styleId="Kommentarthema">
    <w:name w:val="annotation subject"/>
    <w:basedOn w:val="Kommentartext"/>
    <w:next w:val="Kommentartext"/>
    <w:link w:val="KommentarthemaZchn"/>
    <w:uiPriority w:val="99"/>
    <w:semiHidden/>
    <w:unhideWhenUsed/>
    <w:rsid w:val="00CA5DA9"/>
    <w:rPr>
      <w:b/>
      <w:bCs/>
    </w:rPr>
  </w:style>
  <w:style w:type="character" w:customStyle="1" w:styleId="KommentarthemaZchn">
    <w:name w:val="Kommentarthema Zchn"/>
    <w:basedOn w:val="KommentartextZchn"/>
    <w:link w:val="Kommentarthema"/>
    <w:uiPriority w:val="99"/>
    <w:semiHidden/>
    <w:rsid w:val="00CA5DA9"/>
    <w:rPr>
      <w:b/>
      <w:bCs/>
      <w:sz w:val="20"/>
      <w:szCs w:val="20"/>
    </w:rPr>
  </w:style>
  <w:style w:type="paragraph" w:styleId="Beschriftung">
    <w:name w:val="caption"/>
    <w:basedOn w:val="Standard"/>
    <w:next w:val="Standard"/>
    <w:uiPriority w:val="35"/>
    <w:unhideWhenUsed/>
    <w:qFormat/>
    <w:rsid w:val="006D344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hyperlink" Target="https://www.bfs.admin.ch/bfs/de/home/statistiken/energie.assetdetail.28065403.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446</Words>
  <Characters>34311</Characters>
  <Application>Microsoft Office Word</Application>
  <DocSecurity>0</DocSecurity>
  <Lines>285</Lines>
  <Paragraphs>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961</cp:revision>
  <dcterms:created xsi:type="dcterms:W3CDTF">2023-09-28T09:11:00Z</dcterms:created>
  <dcterms:modified xsi:type="dcterms:W3CDTF">2023-10-2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XuXK34c"/&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